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74288A" w14:textId="7E133CDB" w:rsidR="00E34824" w:rsidRPr="00060A9A" w:rsidRDefault="0003722A" w:rsidP="007834E8">
      <w:pPr>
        <w:pStyle w:val="FirstParagraph"/>
        <w:rPr>
          <w:b/>
          <w:sz w:val="28"/>
        </w:rPr>
      </w:pPr>
      <w:bookmarkStart w:id="0" w:name="header-n0"/>
      <w:bookmarkEnd w:id="0"/>
      <w:r w:rsidRPr="0003722A">
        <w:rPr>
          <w:b/>
          <w:sz w:val="28"/>
        </w:rPr>
        <w:t xml:space="preserve">Low </w:t>
      </w:r>
      <w:r w:rsidR="00F8145C">
        <w:rPr>
          <w:rFonts w:hint="eastAsia"/>
          <w:b/>
          <w:sz w:val="28"/>
          <w:lang w:eastAsia="zh-CN"/>
        </w:rPr>
        <w:t>baseline</w:t>
      </w:r>
      <w:r w:rsidRPr="0003722A">
        <w:rPr>
          <w:b/>
          <w:sz w:val="28"/>
        </w:rPr>
        <w:t xml:space="preserve"> LDL-cholesterol is associated with decreased all-cause mortality in Chinese patients with first coronary revascularization: A single-center Cohort Study</w:t>
      </w:r>
    </w:p>
    <w:p w14:paraId="2C809784" w14:textId="503403C0" w:rsidR="00FB7F9F" w:rsidRPr="00833C06" w:rsidRDefault="00FB7F9F" w:rsidP="00B42A5F">
      <w:pPr>
        <w:rPr>
          <w:b/>
        </w:rPr>
      </w:pPr>
      <w:bookmarkStart w:id="1" w:name="OLE_LINK17"/>
      <w:bookmarkStart w:id="2" w:name="OLE_LINK18"/>
      <w:r w:rsidRPr="00833C06">
        <w:rPr>
          <w:b/>
        </w:rPr>
        <w:t xml:space="preserve">Hao </w:t>
      </w:r>
      <w:r w:rsidR="00B95F86" w:rsidRPr="00833C06">
        <w:rPr>
          <w:b/>
        </w:rPr>
        <w:t>C</w:t>
      </w:r>
      <w:r w:rsidRPr="00833C06">
        <w:rPr>
          <w:b/>
        </w:rPr>
        <w:t>hen</w:t>
      </w:r>
      <w:r w:rsidR="004C2121" w:rsidRPr="00833C06">
        <w:rPr>
          <w:b/>
          <w:vertAlign w:val="superscript"/>
        </w:rPr>
        <w:t>†</w:t>
      </w:r>
      <w:r w:rsidR="000552DE" w:rsidRPr="00833C06">
        <w:rPr>
          <w:b/>
          <w:vertAlign w:val="superscript"/>
        </w:rPr>
        <w:t>,</w:t>
      </w:r>
      <w:r w:rsidR="007D3B24" w:rsidRPr="00833C06">
        <w:rPr>
          <w:b/>
          <w:vertAlign w:val="superscript"/>
        </w:rPr>
        <w:t>1</w:t>
      </w:r>
      <w:r w:rsidR="000552DE" w:rsidRPr="00833C06">
        <w:rPr>
          <w:b/>
          <w:vertAlign w:val="superscript"/>
        </w:rPr>
        <w:t>,</w:t>
      </w:r>
      <w:r w:rsidR="0029428D" w:rsidRPr="00833C06">
        <w:rPr>
          <w:b/>
          <w:vertAlign w:val="superscript"/>
        </w:rPr>
        <w:t xml:space="preserve"> </w:t>
      </w:r>
      <w:r w:rsidR="007D3B24" w:rsidRPr="00833C06">
        <w:rPr>
          <w:b/>
          <w:vertAlign w:val="superscript"/>
        </w:rPr>
        <w:t>2</w:t>
      </w:r>
      <w:r w:rsidRPr="00833C06">
        <w:rPr>
          <w:b/>
        </w:rPr>
        <w:t xml:space="preserve">, </w:t>
      </w:r>
      <w:r w:rsidR="00B95F86" w:rsidRPr="00833C06">
        <w:rPr>
          <w:b/>
        </w:rPr>
        <w:t>Min Wang</w:t>
      </w:r>
      <w:r w:rsidR="00E102A3" w:rsidRPr="00833C06">
        <w:rPr>
          <w:b/>
        </w:rPr>
        <w:t>, PHD</w:t>
      </w:r>
      <w:r w:rsidR="004C2121" w:rsidRPr="00833C06">
        <w:rPr>
          <w:b/>
          <w:vertAlign w:val="superscript"/>
        </w:rPr>
        <w:t>†</w:t>
      </w:r>
      <w:r w:rsidR="000552DE" w:rsidRPr="00833C06">
        <w:rPr>
          <w:b/>
          <w:vertAlign w:val="superscript"/>
        </w:rPr>
        <w:t>,</w:t>
      </w:r>
      <w:r w:rsidR="0029428D" w:rsidRPr="00833C06">
        <w:rPr>
          <w:b/>
          <w:vertAlign w:val="superscript"/>
        </w:rPr>
        <w:t>1</w:t>
      </w:r>
      <w:r w:rsidR="004C2121" w:rsidRPr="00833C06">
        <w:rPr>
          <w:b/>
        </w:rPr>
        <w:t>,</w:t>
      </w:r>
      <w:r w:rsidR="00B95F86" w:rsidRPr="00833C06">
        <w:rPr>
          <w:b/>
        </w:rPr>
        <w:t xml:space="preserve"> </w:t>
      </w:r>
      <w:proofErr w:type="spellStart"/>
      <w:r w:rsidR="00B95F86" w:rsidRPr="00833C06">
        <w:rPr>
          <w:b/>
        </w:rPr>
        <w:t>Ya</w:t>
      </w:r>
      <w:proofErr w:type="spellEnd"/>
      <w:r w:rsidR="00B95F86" w:rsidRPr="00833C06">
        <w:rPr>
          <w:b/>
        </w:rPr>
        <w:t xml:space="preserve"> Li</w:t>
      </w:r>
      <w:r w:rsidR="0029428D" w:rsidRPr="00833C06">
        <w:rPr>
          <w:b/>
          <w:vertAlign w:val="superscript"/>
        </w:rPr>
        <w:t>1</w:t>
      </w:r>
      <w:r w:rsidR="00B95F86" w:rsidRPr="00833C06">
        <w:rPr>
          <w:b/>
        </w:rPr>
        <w:t xml:space="preserve">, </w:t>
      </w:r>
      <w:r w:rsidR="00391449" w:rsidRPr="00833C06">
        <w:rPr>
          <w:b/>
        </w:rPr>
        <w:t>Lili Wu</w:t>
      </w:r>
      <w:r w:rsidR="00391449" w:rsidRPr="00833C06">
        <w:rPr>
          <w:b/>
          <w:vertAlign w:val="superscript"/>
        </w:rPr>
        <w:t>1</w:t>
      </w:r>
      <w:r w:rsidR="00391449" w:rsidRPr="00833C06">
        <w:rPr>
          <w:b/>
        </w:rPr>
        <w:t xml:space="preserve">, </w:t>
      </w:r>
      <w:proofErr w:type="spellStart"/>
      <w:r w:rsidR="00981674" w:rsidRPr="00833C06">
        <w:rPr>
          <w:b/>
        </w:rPr>
        <w:t>N</w:t>
      </w:r>
      <w:r w:rsidR="00F75E6B" w:rsidRPr="00833C06">
        <w:rPr>
          <w:b/>
        </w:rPr>
        <w:t>ihan</w:t>
      </w:r>
      <w:proofErr w:type="spellEnd"/>
      <w:r w:rsidR="00F75E6B" w:rsidRPr="00833C06">
        <w:rPr>
          <w:b/>
        </w:rPr>
        <w:t xml:space="preserve"> Zhang</w:t>
      </w:r>
      <w:r w:rsidR="00F75E6B" w:rsidRPr="00833C06">
        <w:rPr>
          <w:b/>
          <w:vertAlign w:val="superscript"/>
        </w:rPr>
        <w:t>3</w:t>
      </w:r>
      <w:r w:rsidR="00634135" w:rsidRPr="00833C06">
        <w:rPr>
          <w:b/>
        </w:rPr>
        <w:t>,</w:t>
      </w:r>
      <w:r w:rsidR="0091467F" w:rsidRPr="00833C06">
        <w:rPr>
          <w:b/>
        </w:rPr>
        <w:t xml:space="preserve"> </w:t>
      </w:r>
      <w:r w:rsidR="00634135" w:rsidRPr="00833C06">
        <w:rPr>
          <w:b/>
        </w:rPr>
        <w:t>Yuan Tao</w:t>
      </w:r>
      <w:r w:rsidR="0091467F" w:rsidRPr="00833C06">
        <w:rPr>
          <w:b/>
          <w:vertAlign w:val="superscript"/>
        </w:rPr>
        <w:t>2</w:t>
      </w:r>
      <w:r w:rsidR="0091467F" w:rsidRPr="00833C06">
        <w:rPr>
          <w:b/>
        </w:rPr>
        <w:t xml:space="preserve">, </w:t>
      </w:r>
      <w:proofErr w:type="spellStart"/>
      <w:r w:rsidR="00B95F86" w:rsidRPr="00833C06">
        <w:rPr>
          <w:b/>
        </w:rPr>
        <w:t>Wenbin</w:t>
      </w:r>
      <w:proofErr w:type="spellEnd"/>
      <w:r w:rsidR="00B95F86" w:rsidRPr="00833C06">
        <w:rPr>
          <w:b/>
        </w:rPr>
        <w:t xml:space="preserve"> Zhan</w:t>
      </w:r>
      <w:r w:rsidR="004C2121" w:rsidRPr="00833C06">
        <w:rPr>
          <w:b/>
        </w:rPr>
        <w:t>g</w:t>
      </w:r>
      <w:r w:rsidR="00E102A3" w:rsidRPr="00833C06">
        <w:rPr>
          <w:b/>
        </w:rPr>
        <w:t>, PHD</w:t>
      </w:r>
      <w:r w:rsidR="008C7B7C" w:rsidRPr="00833C06">
        <w:rPr>
          <w:b/>
          <w:vertAlign w:val="superscript"/>
        </w:rPr>
        <w:t>*</w:t>
      </w:r>
      <w:r w:rsidR="00A026F3" w:rsidRPr="00833C06">
        <w:rPr>
          <w:b/>
          <w:vertAlign w:val="superscript"/>
        </w:rPr>
        <w:t>,</w:t>
      </w:r>
      <w:r w:rsidR="0029428D" w:rsidRPr="00833C06">
        <w:rPr>
          <w:b/>
          <w:vertAlign w:val="superscript"/>
        </w:rPr>
        <w:t>1</w:t>
      </w:r>
      <w:r w:rsidR="00B95F86" w:rsidRPr="00833C06">
        <w:rPr>
          <w:b/>
        </w:rPr>
        <w:t xml:space="preserve">, </w:t>
      </w:r>
      <w:proofErr w:type="spellStart"/>
      <w:r w:rsidR="00B95F86" w:rsidRPr="00833C06">
        <w:rPr>
          <w:b/>
        </w:rPr>
        <w:t>Guosheng</w:t>
      </w:r>
      <w:proofErr w:type="spellEnd"/>
      <w:r w:rsidR="00B95F86" w:rsidRPr="00833C06">
        <w:rPr>
          <w:b/>
        </w:rPr>
        <w:t xml:space="preserve"> Fu</w:t>
      </w:r>
      <w:r w:rsidR="00E102A3" w:rsidRPr="00833C06">
        <w:rPr>
          <w:b/>
        </w:rPr>
        <w:t xml:space="preserve">, </w:t>
      </w:r>
      <w:r w:rsidR="001C6A2B" w:rsidRPr="00833C06">
        <w:rPr>
          <w:b/>
        </w:rPr>
        <w:t>M.D., FACC, FESC, FSCAI</w:t>
      </w:r>
      <w:r w:rsidR="008C7B7C" w:rsidRPr="00833C06">
        <w:rPr>
          <w:b/>
          <w:vertAlign w:val="superscript"/>
        </w:rPr>
        <w:t>*</w:t>
      </w:r>
      <w:r w:rsidR="00A026F3" w:rsidRPr="00833C06">
        <w:rPr>
          <w:b/>
          <w:vertAlign w:val="superscript"/>
        </w:rPr>
        <w:t>,</w:t>
      </w:r>
      <w:r w:rsidR="0029428D" w:rsidRPr="00833C06">
        <w:rPr>
          <w:b/>
          <w:vertAlign w:val="superscript"/>
        </w:rPr>
        <w:t>1</w:t>
      </w:r>
    </w:p>
    <w:p w14:paraId="1E215642" w14:textId="0446BD0E" w:rsidR="00A026F3" w:rsidRPr="00B5479D" w:rsidRDefault="0029428D" w:rsidP="00B42A5F">
      <w:pPr>
        <w:rPr>
          <w:sz w:val="18"/>
          <w:szCs w:val="21"/>
        </w:rPr>
      </w:pPr>
      <w:r w:rsidRPr="00B5479D">
        <w:rPr>
          <w:sz w:val="18"/>
          <w:szCs w:val="21"/>
          <w:vertAlign w:val="superscript"/>
        </w:rPr>
        <w:t>1</w:t>
      </w:r>
      <w:r w:rsidR="004424C2" w:rsidRPr="00B5479D">
        <w:rPr>
          <w:sz w:val="18"/>
          <w:szCs w:val="21"/>
        </w:rPr>
        <w:t xml:space="preserve">Sir Run </w:t>
      </w:r>
      <w:proofErr w:type="spellStart"/>
      <w:r w:rsidR="004424C2" w:rsidRPr="00B5479D">
        <w:rPr>
          <w:sz w:val="18"/>
          <w:szCs w:val="21"/>
        </w:rPr>
        <w:t>Run</w:t>
      </w:r>
      <w:proofErr w:type="spellEnd"/>
      <w:r w:rsidR="004424C2" w:rsidRPr="00B5479D">
        <w:rPr>
          <w:sz w:val="18"/>
          <w:szCs w:val="21"/>
        </w:rPr>
        <w:t xml:space="preserve"> Shaw Hospital, </w:t>
      </w:r>
      <w:proofErr w:type="spellStart"/>
      <w:r w:rsidR="004424C2" w:rsidRPr="00B5479D">
        <w:rPr>
          <w:sz w:val="18"/>
          <w:szCs w:val="21"/>
        </w:rPr>
        <w:t>zhejiang</w:t>
      </w:r>
      <w:proofErr w:type="spellEnd"/>
      <w:r w:rsidR="004424C2" w:rsidRPr="00B5479D">
        <w:rPr>
          <w:sz w:val="18"/>
          <w:szCs w:val="21"/>
        </w:rPr>
        <w:t>, Chin</w:t>
      </w:r>
      <w:r w:rsidR="001C6A2B" w:rsidRPr="00B5479D">
        <w:rPr>
          <w:sz w:val="18"/>
          <w:szCs w:val="21"/>
        </w:rPr>
        <w:t>a</w:t>
      </w:r>
    </w:p>
    <w:p w14:paraId="7AE355B8" w14:textId="2A859737" w:rsidR="00A026F3" w:rsidRPr="00B5479D" w:rsidRDefault="0029428D" w:rsidP="00B42A5F">
      <w:pPr>
        <w:rPr>
          <w:sz w:val="18"/>
          <w:szCs w:val="21"/>
        </w:rPr>
      </w:pPr>
      <w:r w:rsidRPr="00B5479D">
        <w:rPr>
          <w:sz w:val="18"/>
          <w:szCs w:val="21"/>
          <w:vertAlign w:val="superscript"/>
        </w:rPr>
        <w:t>2</w:t>
      </w:r>
      <w:r w:rsidR="005421FB" w:rsidRPr="00B5479D">
        <w:rPr>
          <w:sz w:val="18"/>
          <w:szCs w:val="21"/>
        </w:rPr>
        <w:t>S</w:t>
      </w:r>
      <w:r w:rsidR="004424C2" w:rsidRPr="00B5479D">
        <w:rPr>
          <w:sz w:val="18"/>
          <w:szCs w:val="21"/>
        </w:rPr>
        <w:t>hengzhou</w:t>
      </w:r>
      <w:r w:rsidR="00E102A3" w:rsidRPr="00B5479D">
        <w:rPr>
          <w:sz w:val="18"/>
          <w:szCs w:val="21"/>
        </w:rPr>
        <w:t xml:space="preserve"> People</w:t>
      </w:r>
      <w:r w:rsidR="005421FB" w:rsidRPr="00B5479D">
        <w:rPr>
          <w:sz w:val="18"/>
          <w:szCs w:val="21"/>
        </w:rPr>
        <w:t>’s</w:t>
      </w:r>
      <w:r w:rsidR="00E102A3" w:rsidRPr="00B5479D">
        <w:rPr>
          <w:sz w:val="18"/>
          <w:szCs w:val="21"/>
        </w:rPr>
        <w:t xml:space="preserve"> Hospital</w:t>
      </w:r>
      <w:r w:rsidR="004876E2" w:rsidRPr="00B5479D">
        <w:rPr>
          <w:sz w:val="18"/>
          <w:szCs w:val="21"/>
        </w:rPr>
        <w:t xml:space="preserve"> </w:t>
      </w:r>
      <w:r w:rsidR="005421FB" w:rsidRPr="00B5479D">
        <w:rPr>
          <w:sz w:val="18"/>
          <w:szCs w:val="21"/>
        </w:rPr>
        <w:t>(The F</w:t>
      </w:r>
      <w:r w:rsidR="00011A3A" w:rsidRPr="00B5479D">
        <w:rPr>
          <w:sz w:val="18"/>
          <w:szCs w:val="21"/>
        </w:rPr>
        <w:t xml:space="preserve">irst Affiliated Hospital of Zhejiang University </w:t>
      </w:r>
      <w:proofErr w:type="spellStart"/>
      <w:r w:rsidR="00011A3A" w:rsidRPr="00B5479D">
        <w:rPr>
          <w:sz w:val="18"/>
          <w:szCs w:val="21"/>
        </w:rPr>
        <w:t>Shengzhou</w:t>
      </w:r>
      <w:proofErr w:type="spellEnd"/>
      <w:r w:rsidR="00011A3A" w:rsidRPr="00B5479D">
        <w:rPr>
          <w:sz w:val="18"/>
          <w:szCs w:val="21"/>
        </w:rPr>
        <w:t xml:space="preserve"> Br</w:t>
      </w:r>
      <w:r w:rsidR="004876E2" w:rsidRPr="00B5479D">
        <w:rPr>
          <w:sz w:val="18"/>
          <w:szCs w:val="21"/>
        </w:rPr>
        <w:t>a</w:t>
      </w:r>
      <w:r w:rsidR="00011A3A" w:rsidRPr="00B5479D">
        <w:rPr>
          <w:sz w:val="18"/>
          <w:szCs w:val="21"/>
        </w:rPr>
        <w:t>nch</w:t>
      </w:r>
      <w:r w:rsidR="005421FB" w:rsidRPr="00B5479D">
        <w:rPr>
          <w:sz w:val="18"/>
          <w:szCs w:val="21"/>
        </w:rPr>
        <w:t>)</w:t>
      </w:r>
      <w:r w:rsidR="00E102A3" w:rsidRPr="00B5479D">
        <w:rPr>
          <w:sz w:val="18"/>
          <w:szCs w:val="21"/>
        </w:rPr>
        <w:t>,</w:t>
      </w:r>
      <w:r w:rsidRPr="00B5479D">
        <w:rPr>
          <w:sz w:val="18"/>
          <w:szCs w:val="21"/>
        </w:rPr>
        <w:t xml:space="preserve"> </w:t>
      </w:r>
      <w:r w:rsidR="00E102A3" w:rsidRPr="00B5479D">
        <w:rPr>
          <w:sz w:val="18"/>
          <w:szCs w:val="21"/>
        </w:rPr>
        <w:t>Zhejiang, China</w:t>
      </w:r>
    </w:p>
    <w:p w14:paraId="126FA7FA" w14:textId="3E9B7F9A" w:rsidR="00A026F3" w:rsidRPr="00B5479D" w:rsidRDefault="00F75E6B" w:rsidP="00B42A5F">
      <w:pPr>
        <w:rPr>
          <w:sz w:val="18"/>
          <w:szCs w:val="21"/>
        </w:rPr>
      </w:pPr>
      <w:r w:rsidRPr="00B5479D">
        <w:rPr>
          <w:sz w:val="18"/>
          <w:szCs w:val="21"/>
          <w:vertAlign w:val="superscript"/>
        </w:rPr>
        <w:t>3</w:t>
      </w:r>
      <w:r w:rsidRPr="00B5479D">
        <w:rPr>
          <w:sz w:val="18"/>
          <w:szCs w:val="21"/>
        </w:rPr>
        <w:t xml:space="preserve">Shengzhou </w:t>
      </w:r>
      <w:r w:rsidR="00634135" w:rsidRPr="00B5479D">
        <w:rPr>
          <w:sz w:val="18"/>
          <w:szCs w:val="21"/>
        </w:rPr>
        <w:t>Hospital of Traditional Chinese Medicine</w:t>
      </w:r>
      <w:r w:rsidR="0091467F" w:rsidRPr="00B5479D">
        <w:rPr>
          <w:sz w:val="18"/>
          <w:szCs w:val="21"/>
        </w:rPr>
        <w:t>, Zhejiang, China</w:t>
      </w:r>
      <w:r w:rsidR="00F62B8E" w:rsidRPr="00B5479D">
        <w:rPr>
          <w:sz w:val="18"/>
          <w:szCs w:val="21"/>
        </w:rPr>
        <w:t xml:space="preserve"> </w:t>
      </w:r>
    </w:p>
    <w:p w14:paraId="710F446E" w14:textId="0045D775" w:rsidR="00A026F3" w:rsidRPr="00B5479D" w:rsidRDefault="0029428D" w:rsidP="00B42A5F">
      <w:pPr>
        <w:rPr>
          <w:sz w:val="18"/>
          <w:szCs w:val="21"/>
        </w:rPr>
      </w:pPr>
      <w:r w:rsidRPr="00B5479D">
        <w:rPr>
          <w:sz w:val="18"/>
          <w:szCs w:val="21"/>
          <w:vertAlign w:val="superscript"/>
        </w:rPr>
        <w:t>†</w:t>
      </w:r>
      <w:r w:rsidRPr="00B5479D">
        <w:rPr>
          <w:sz w:val="18"/>
          <w:szCs w:val="21"/>
        </w:rPr>
        <w:t xml:space="preserve"> </w:t>
      </w:r>
      <w:r w:rsidR="00DC2702" w:rsidRPr="00B5479D">
        <w:rPr>
          <w:sz w:val="18"/>
          <w:szCs w:val="21"/>
        </w:rPr>
        <w:t>these authors have the equal contribution to this research</w:t>
      </w:r>
    </w:p>
    <w:p w14:paraId="79445CB7" w14:textId="098DB828" w:rsidR="00CF7205" w:rsidRPr="00B5479D" w:rsidRDefault="00E46374" w:rsidP="00B42A5F">
      <w:pPr>
        <w:rPr>
          <w:sz w:val="18"/>
          <w:szCs w:val="21"/>
        </w:rPr>
      </w:pPr>
      <w:r>
        <w:rPr>
          <w:sz w:val="18"/>
          <w:szCs w:val="21"/>
          <w:vertAlign w:val="superscript"/>
        </w:rPr>
        <w:t>*</w:t>
      </w:r>
      <w:r w:rsidR="008A4CAA" w:rsidRPr="00B5479D">
        <w:rPr>
          <w:sz w:val="18"/>
          <w:szCs w:val="21"/>
          <w:vertAlign w:val="superscript"/>
        </w:rPr>
        <w:t xml:space="preserve"> </w:t>
      </w:r>
      <w:r w:rsidR="0029428D" w:rsidRPr="00B5479D">
        <w:rPr>
          <w:sz w:val="18"/>
          <w:szCs w:val="21"/>
        </w:rPr>
        <w:t>Corresponding authors</w:t>
      </w:r>
    </w:p>
    <w:p w14:paraId="5C440DF3" w14:textId="7387AC27" w:rsidR="00E34824" w:rsidRPr="00D30091" w:rsidRDefault="003009A7" w:rsidP="00AA6AA3">
      <w:pPr>
        <w:pStyle w:val="6"/>
        <w:spacing w:line="360" w:lineRule="auto"/>
        <w:rPr>
          <w:rFonts w:cstheme="majorHAnsi"/>
          <w:sz w:val="28"/>
          <w:szCs w:val="24"/>
        </w:rPr>
      </w:pPr>
      <w:bookmarkStart w:id="3" w:name="header-n2"/>
      <w:bookmarkEnd w:id="1"/>
      <w:bookmarkEnd w:id="2"/>
      <w:bookmarkEnd w:id="3"/>
      <w:r w:rsidRPr="00D30091">
        <w:rPr>
          <w:rFonts w:cstheme="majorHAnsi"/>
          <w:sz w:val="28"/>
          <w:szCs w:val="24"/>
        </w:rPr>
        <w:t>A</w:t>
      </w:r>
      <w:r w:rsidR="00CE5A09" w:rsidRPr="00D30091">
        <w:rPr>
          <w:rFonts w:cstheme="majorHAnsi"/>
          <w:sz w:val="28"/>
          <w:szCs w:val="24"/>
        </w:rPr>
        <w:t>bstract</w:t>
      </w:r>
    </w:p>
    <w:p w14:paraId="57D5BE2A" w14:textId="7DEA28E1" w:rsidR="007019CA" w:rsidRDefault="007019CA" w:rsidP="00833C06">
      <w:bookmarkStart w:id="4" w:name="header-n3"/>
      <w:bookmarkStart w:id="5" w:name="_Hlk514313681"/>
      <w:bookmarkEnd w:id="4"/>
      <w:r w:rsidRPr="007019CA">
        <w:rPr>
          <w:b/>
        </w:rPr>
        <w:t xml:space="preserve">Objectives: </w:t>
      </w:r>
      <w:r w:rsidR="008B1891" w:rsidRPr="00833C06">
        <w:t>We aimed to examine the relationship between baseline LDL-C and clinical outcomes in CAD patients.</w:t>
      </w:r>
      <w:bookmarkStart w:id="6" w:name="header-n9"/>
      <w:bookmarkEnd w:id="6"/>
      <w:r w:rsidR="008B1891" w:rsidRPr="00833C06">
        <w:t xml:space="preserve"> </w:t>
      </w:r>
    </w:p>
    <w:p w14:paraId="54BBCE75" w14:textId="1B2F2B30" w:rsidR="007019CA" w:rsidRDefault="007019CA" w:rsidP="00833C06">
      <w:r w:rsidRPr="007019CA">
        <w:rPr>
          <w:b/>
        </w:rPr>
        <w:t xml:space="preserve">Background: </w:t>
      </w:r>
      <w:r w:rsidR="008B1891" w:rsidRPr="00833C06">
        <w:t>The role of baseline LDL-C on the clinic outcome in CAD patients undergoing first coronary revascularization remains controversial.</w:t>
      </w:r>
    </w:p>
    <w:p w14:paraId="15F300F4" w14:textId="77777777" w:rsidR="007019CA" w:rsidRDefault="007019CA" w:rsidP="00833C06">
      <w:r w:rsidRPr="007019CA">
        <w:rPr>
          <w:b/>
        </w:rPr>
        <w:t xml:space="preserve">Methods and results: </w:t>
      </w:r>
      <w:r w:rsidR="006E2BF4" w:rsidRPr="00833C06">
        <w:t xml:space="preserve">This retrospective cohort study included 2056 patients undergoing first coronary revascularization </w:t>
      </w:r>
      <w:r w:rsidR="00B0264C" w:rsidRPr="00833C06">
        <w:t>in</w:t>
      </w:r>
      <w:r w:rsidR="006E2BF4" w:rsidRPr="00833C06">
        <w:t xml:space="preserve"> 20</w:t>
      </w:r>
      <w:r w:rsidR="001B3E60" w:rsidRPr="00833C06">
        <w:t>14</w:t>
      </w:r>
      <w:r w:rsidR="00B0264C" w:rsidRPr="00833C06">
        <w:t>-</w:t>
      </w:r>
      <w:r w:rsidR="006E2BF4" w:rsidRPr="00833C06">
        <w:t>201</w:t>
      </w:r>
      <w:r w:rsidR="001B3E60" w:rsidRPr="00833C06">
        <w:t>6</w:t>
      </w:r>
      <w:r w:rsidR="006E2BF4" w:rsidRPr="00833C06">
        <w:t xml:space="preserve">. </w:t>
      </w:r>
      <w:r w:rsidR="007D3FDF" w:rsidRPr="00833C06">
        <w:t>All participants were classiﬁed into two groups based on baseline LDL-C = 2.6mmol/L (100 mg/dl)</w:t>
      </w:r>
      <w:r w:rsidR="005D6E15" w:rsidRPr="00833C06">
        <w:t>, and were followed for at least 9 months. Outcomes of interest included</w:t>
      </w:r>
      <w:r w:rsidR="006E2BF4" w:rsidRPr="00833C06">
        <w:t xml:space="preserve"> </w:t>
      </w:r>
      <w:r w:rsidR="0030626E" w:rsidRPr="00833C06">
        <w:t xml:space="preserve">major adverse cardiovascular events (MACE), all-cause death, recurrent nonfatal myocardial infarction (MI), unexpected coronary revascularization or any nonfatal stroke. </w:t>
      </w:r>
      <w:bookmarkStart w:id="7" w:name="header-n12"/>
      <w:bookmarkStart w:id="8" w:name="_Hlk514702576"/>
      <w:bookmarkEnd w:id="7"/>
      <w:r w:rsidR="00AD62EA" w:rsidRPr="00833C06">
        <w:t>A</w:t>
      </w:r>
      <w:r w:rsidR="00111CB9" w:rsidRPr="00833C06">
        <w:t>ll-cause death occurred in 8 patients (0.7</w:t>
      </w:r>
      <w:r w:rsidR="001013CF" w:rsidRPr="00833C06">
        <w:t>%) in</w:t>
      </w:r>
      <w:r w:rsidR="00E11970" w:rsidRPr="00833C06">
        <w:t xml:space="preserve"> </w:t>
      </w:r>
      <w:r w:rsidR="00723DA1" w:rsidRPr="00833C06">
        <w:t>low-LDL-C group</w:t>
      </w:r>
      <w:r w:rsidR="00111CB9" w:rsidRPr="00833C06">
        <w:t xml:space="preserve"> and 12 patients (2.4</w:t>
      </w:r>
      <w:r w:rsidR="001013CF" w:rsidRPr="00833C06">
        <w:t>%) in</w:t>
      </w:r>
      <w:r w:rsidR="00E11970" w:rsidRPr="00833C06">
        <w:t xml:space="preserve"> </w:t>
      </w:r>
      <w:r w:rsidR="0001488B" w:rsidRPr="00833C06">
        <w:t>high-LDL-C group</w:t>
      </w:r>
      <w:r w:rsidR="001013CF" w:rsidRPr="00833C06">
        <w:t>.</w:t>
      </w:r>
      <w:bookmarkStart w:id="9" w:name="_Hlk514707148"/>
      <w:r w:rsidR="001013CF" w:rsidRPr="00833C06">
        <w:t xml:space="preserve"> </w:t>
      </w:r>
      <w:r w:rsidR="00672F02" w:rsidRPr="00833C06">
        <w:t>The risk of all-c</w:t>
      </w:r>
      <w:r w:rsidR="00CA7BBD" w:rsidRPr="00833C06">
        <w:t xml:space="preserve">ause death was significantly </w:t>
      </w:r>
      <w:r w:rsidR="00A1428B" w:rsidRPr="00833C06">
        <w:t>lower</w:t>
      </w:r>
      <w:r w:rsidR="00672F02" w:rsidRPr="00833C06">
        <w:t xml:space="preserve"> in </w:t>
      </w:r>
      <w:r w:rsidR="00A1428B" w:rsidRPr="00833C06">
        <w:t>low</w:t>
      </w:r>
      <w:r w:rsidR="00672F02" w:rsidRPr="00833C06">
        <w:t>-LDL-C group (</w:t>
      </w:r>
      <w:r w:rsidR="004B790B" w:rsidRPr="00833C06">
        <w:t xml:space="preserve">adjusted </w:t>
      </w:r>
      <w:r w:rsidR="007D56C4" w:rsidRPr="00833C06">
        <w:t>HR</w:t>
      </w:r>
      <w:r w:rsidR="004B790B" w:rsidRPr="00833C06">
        <w:t xml:space="preserve"> 4.030</w:t>
      </w:r>
      <w:r w:rsidR="002F342E" w:rsidRPr="00833C06">
        <w:t>,</w:t>
      </w:r>
      <w:r w:rsidR="004B790B" w:rsidRPr="00833C06">
        <w:t xml:space="preserve"> 95% </w:t>
      </w:r>
      <w:r w:rsidR="002F342E" w:rsidRPr="00833C06">
        <w:t>CI</w:t>
      </w:r>
      <w:r w:rsidR="004B790B" w:rsidRPr="00833C06">
        <w:t xml:space="preserve"> 1.088 to 14.934</w:t>
      </w:r>
      <w:r w:rsidR="002F342E" w:rsidRPr="00833C06">
        <w:t>,</w:t>
      </w:r>
      <w:r w:rsidR="004B790B" w:rsidRPr="00833C06">
        <w:t xml:space="preserve"> P = 0.037</w:t>
      </w:r>
      <w:r w:rsidR="00672F02" w:rsidRPr="00833C06">
        <w:t xml:space="preserve">). </w:t>
      </w:r>
      <w:r w:rsidR="00DC26DC" w:rsidRPr="00833C06">
        <w:t xml:space="preserve">However, there were no signiﬁcant differences </w:t>
      </w:r>
      <w:r w:rsidR="00F3372A" w:rsidRPr="00833C06">
        <w:t xml:space="preserve">for the risk of MACE </w:t>
      </w:r>
      <w:r w:rsidR="00DC26DC" w:rsidRPr="00833C06">
        <w:t>or other secondary end points</w:t>
      </w:r>
      <w:r w:rsidR="007B5468" w:rsidRPr="00833C06">
        <w:t xml:space="preserve"> such as </w:t>
      </w:r>
      <w:r w:rsidR="000947E3" w:rsidRPr="00833C06">
        <w:t>unexpected revascularization</w:t>
      </w:r>
      <w:r w:rsidR="00E11970" w:rsidRPr="00833C06">
        <w:t>, any nonfatal stroke</w:t>
      </w:r>
      <w:r w:rsidR="00F3372A" w:rsidRPr="00833C06">
        <w:t xml:space="preserve"> between the two groups</w:t>
      </w:r>
      <w:r w:rsidR="00DC26DC" w:rsidRPr="00833C06">
        <w:t>.</w:t>
      </w:r>
      <w:bookmarkStart w:id="10" w:name="header-n15"/>
      <w:bookmarkEnd w:id="8"/>
      <w:bookmarkEnd w:id="9"/>
      <w:bookmarkEnd w:id="10"/>
      <w:r w:rsidR="00833C06" w:rsidRPr="00833C06">
        <w:t xml:space="preserve"> </w:t>
      </w:r>
    </w:p>
    <w:p w14:paraId="2CF486B5" w14:textId="126B15B7" w:rsidR="00A26BC2" w:rsidRPr="00833C06" w:rsidRDefault="007019CA" w:rsidP="00833C06">
      <w:r w:rsidRPr="007019CA">
        <w:rPr>
          <w:b/>
        </w:rPr>
        <w:t>C</w:t>
      </w:r>
      <w:r w:rsidR="00401179" w:rsidRPr="007019CA">
        <w:rPr>
          <w:b/>
        </w:rPr>
        <w:t>onclusion</w:t>
      </w:r>
      <w:r w:rsidRPr="007019CA">
        <w:rPr>
          <w:b/>
        </w:rPr>
        <w:t>:</w:t>
      </w:r>
      <w:r w:rsidR="00B75C3F" w:rsidRPr="007019CA">
        <w:rPr>
          <w:b/>
        </w:rPr>
        <w:t xml:space="preserve"> </w:t>
      </w:r>
      <w:r w:rsidR="00B75C3F">
        <w:t>l</w:t>
      </w:r>
      <w:r w:rsidR="003B166B" w:rsidRPr="00833C06">
        <w:t xml:space="preserve">ower baseline LDL-C levels are associated with lower risk of all-cause death in CAD patients undergoing first coronary revascularization. The "cholesterol paradox" was not detected in the present study, higher baseline LDL-C levels has no protective effect in Chinese CAD patients. </w:t>
      </w:r>
    </w:p>
    <w:p w14:paraId="59E7E9FB" w14:textId="77777777" w:rsidR="00833C06" w:rsidRPr="00CF5968" w:rsidRDefault="00833C06" w:rsidP="00CF5968">
      <w:pPr>
        <w:ind w:firstLineChars="100" w:firstLine="241"/>
        <w:rPr>
          <w:b/>
        </w:rPr>
      </w:pPr>
    </w:p>
    <w:p w14:paraId="1F75805D" w14:textId="77777777" w:rsidR="00833C06" w:rsidRPr="00D30091" w:rsidRDefault="00E744C1" w:rsidP="00833C06">
      <w:pPr>
        <w:rPr>
          <w:b/>
          <w:sz w:val="28"/>
        </w:rPr>
      </w:pPr>
      <w:r w:rsidRPr="00D30091">
        <w:rPr>
          <w:b/>
          <w:sz w:val="28"/>
        </w:rPr>
        <w:t>Keywords</w:t>
      </w:r>
    </w:p>
    <w:p w14:paraId="6DD98B41" w14:textId="4CF752E4" w:rsidR="00E744C1" w:rsidRPr="00833C06" w:rsidRDefault="00E744C1" w:rsidP="00833C06">
      <w:r w:rsidRPr="00833C06">
        <w:t>secondary prevention</w:t>
      </w:r>
      <w:r w:rsidR="00833C06">
        <w:t>,</w:t>
      </w:r>
      <w:r w:rsidR="0083661A" w:rsidRPr="00833C06">
        <w:t xml:space="preserve"> </w:t>
      </w:r>
      <w:r w:rsidRPr="00833C06">
        <w:t>Baseline low-density lipoprotein cholesterol</w:t>
      </w:r>
      <w:r w:rsidR="00833C06">
        <w:t>,</w:t>
      </w:r>
      <w:r w:rsidR="0083661A" w:rsidRPr="00833C06">
        <w:t xml:space="preserve"> </w:t>
      </w:r>
      <w:r w:rsidRPr="00833C06">
        <w:t>statin-naïve</w:t>
      </w:r>
    </w:p>
    <w:p w14:paraId="7132C400" w14:textId="77777777" w:rsidR="00D30091" w:rsidRDefault="00D30091" w:rsidP="00AA6AA3">
      <w:pPr>
        <w:pStyle w:val="6"/>
        <w:spacing w:line="360" w:lineRule="auto"/>
        <w:rPr>
          <w:rFonts w:cstheme="majorHAnsi"/>
          <w:sz w:val="28"/>
          <w:szCs w:val="24"/>
        </w:rPr>
      </w:pPr>
      <w:bookmarkStart w:id="11" w:name="header-n20"/>
      <w:bookmarkEnd w:id="5"/>
      <w:bookmarkEnd w:id="11"/>
    </w:p>
    <w:p w14:paraId="6FAAFCC0" w14:textId="53A1434F" w:rsidR="00E34824" w:rsidRPr="00D30091" w:rsidRDefault="007019CA" w:rsidP="00AA6AA3">
      <w:pPr>
        <w:pStyle w:val="6"/>
        <w:spacing w:line="360" w:lineRule="auto"/>
        <w:rPr>
          <w:rFonts w:cstheme="majorHAnsi"/>
          <w:sz w:val="28"/>
          <w:szCs w:val="24"/>
        </w:rPr>
      </w:pPr>
      <w:r>
        <w:rPr>
          <w:rFonts w:cstheme="majorHAnsi"/>
          <w:sz w:val="28"/>
          <w:szCs w:val="24"/>
        </w:rPr>
        <w:t xml:space="preserve">1 | </w:t>
      </w:r>
      <w:r w:rsidR="003009A7" w:rsidRPr="00D30091">
        <w:rPr>
          <w:rFonts w:cstheme="majorHAnsi"/>
          <w:sz w:val="28"/>
          <w:szCs w:val="24"/>
        </w:rPr>
        <w:t>I</w:t>
      </w:r>
      <w:r>
        <w:rPr>
          <w:rFonts w:cstheme="majorHAnsi"/>
          <w:sz w:val="28"/>
          <w:szCs w:val="24"/>
        </w:rPr>
        <w:t>NTRODUCTION</w:t>
      </w:r>
    </w:p>
    <w:p w14:paraId="27D67435" w14:textId="1788673E" w:rsidR="00FB7F9F" w:rsidRPr="0098229D" w:rsidRDefault="003009A7" w:rsidP="002166A8">
      <w:r w:rsidRPr="0098229D">
        <w:t xml:space="preserve">Coronary artery disease (CAD) is a major cause of death and disability in developed countries. Although CAD mortality rates have declined over the past four decades, it remains responsible for about one-third or more of all deaths in individuals over </w:t>
      </w:r>
      <w:r w:rsidRPr="0098229D">
        <w:lastRenderedPageBreak/>
        <w:t xml:space="preserve">age 35 </w:t>
      </w:r>
      <w:r w:rsidR="00515536" w:rsidRPr="0098229D">
        <w:fldChar w:fldCharType="begin">
          <w:fldData xml:space="preserve">PEVuZE5vdGU+PENpdGUgRXhjbHVkZUF1dGg9IjEiPjxBdXRob3I+Um9zYW1vbmQ8L0F1dGhvcj48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</w:fldData>
        </w:fldChar>
      </w:r>
      <w:r w:rsidR="00FE7B98">
        <w:instrText xml:space="preserve"> ADDIN EN.CITE </w:instrText>
      </w:r>
      <w:r w:rsidR="00FE7B98">
        <w:fldChar w:fldCharType="begin">
          <w:fldData xml:space="preserve">PEVuZE5vdGU+PENpdGUgRXhjbHVkZUF1dGg9IjEiPjxBdXRob3I+Um9zYW1vbmQ8L0F1dGhvcj48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</w:fldData>
        </w:fldChar>
      </w:r>
      <w:r w:rsidR="00FE7B98">
        <w:instrText xml:space="preserve"> ADDIN EN.CITE.DATA </w:instrText>
      </w:r>
      <w:r w:rsidR="00FE7B98">
        <w:fldChar w:fldCharType="end"/>
      </w:r>
      <w:r w:rsidR="00515536" w:rsidRPr="0098229D">
        <w:fldChar w:fldCharType="separate"/>
      </w:r>
      <w:r w:rsidR="00FE7B98">
        <w:rPr>
          <w:noProof/>
        </w:rPr>
        <w:t>(1-</w:t>
      </w:r>
      <w:bookmarkStart w:id="12" w:name="_GoBack"/>
      <w:bookmarkEnd w:id="12"/>
      <w:r w:rsidR="00FE7B98">
        <w:rPr>
          <w:noProof/>
        </w:rPr>
        <w:t>3)</w:t>
      </w:r>
      <w:r w:rsidR="00515536" w:rsidRPr="0098229D">
        <w:fldChar w:fldCharType="end"/>
      </w:r>
      <w:r w:rsidRPr="0098229D">
        <w:t>. Percutaneous coronary intervention (PCI) is commonly performed to relieve ischemic symptoms in CAD</w:t>
      </w:r>
      <w:r w:rsidR="009721C1" w:rsidRPr="0098229D">
        <w:rPr>
          <w:lang w:eastAsia="zh-CN"/>
        </w:rPr>
        <w:t>, and l</w:t>
      </w:r>
      <w:r w:rsidR="00B52ACA" w:rsidRPr="0098229D">
        <w:t>ow-density lipoprotein cholesterol (LDL-C)</w:t>
      </w:r>
      <w:r w:rsidR="003C2BAC" w:rsidRPr="0098229D">
        <w:t xml:space="preserve"> </w:t>
      </w:r>
      <w:r w:rsidRPr="0098229D">
        <w:t xml:space="preserve">plays a key role in the pathogenesis and perpetuation of atherosclerotic </w:t>
      </w:r>
      <w:r w:rsidR="0035015F" w:rsidRPr="0098229D">
        <w:rPr>
          <w:color w:val="333333"/>
        </w:rPr>
        <w:t>cardiovascular disease</w:t>
      </w:r>
      <w:r w:rsidR="00FB7F9F" w:rsidRPr="0098229D">
        <w:rPr>
          <w:color w:val="333333"/>
        </w:rPr>
        <w:t xml:space="preserve"> </w:t>
      </w:r>
      <w:r w:rsidR="00FB7F9F" w:rsidRPr="0098229D">
        <w:rPr>
          <w:lang w:eastAsia="zh-CN"/>
        </w:rPr>
        <w:t>(</w:t>
      </w:r>
      <w:r w:rsidRPr="0098229D">
        <w:t>CVD</w:t>
      </w:r>
      <w:r w:rsidR="00FB7F9F" w:rsidRPr="0098229D">
        <w:t>)</w:t>
      </w:r>
      <w:r w:rsidRPr="0098229D">
        <w:t xml:space="preserve"> </w:t>
      </w:r>
      <w:r w:rsidR="00515536" w:rsidRPr="0098229D">
        <w:fldChar w:fldCharType="begin">
          <w:fldData xml:space="preserve">PEVuZE5vdGU+PENpdGU+PEF1dGhvcj5NLjwvQXV0aG9yPjxZZWFyPjIwMDI8L1llYXI+PFJlY051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</w:fldData>
        </w:fldChar>
      </w:r>
      <w:r w:rsidR="00FE7B98">
        <w:instrText xml:space="preserve"> ADDIN EN.CITE </w:instrText>
      </w:r>
      <w:r w:rsidR="00FE7B98">
        <w:fldChar w:fldCharType="begin">
          <w:fldData xml:space="preserve">PEVuZE5vdGU+PENpdGU+PEF1dGhvcj5NLjwvQXV0aG9yPjxZZWFyPjIwMDI8L1llYXI+PFJlY051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</w:fldData>
        </w:fldChar>
      </w:r>
      <w:r w:rsidR="00FE7B98">
        <w:instrText xml:space="preserve"> ADDIN EN.CITE.DATA </w:instrText>
      </w:r>
      <w:r w:rsidR="00FE7B98">
        <w:fldChar w:fldCharType="end"/>
      </w:r>
      <w:r w:rsidR="00515536" w:rsidRPr="0098229D">
        <w:fldChar w:fldCharType="separate"/>
      </w:r>
      <w:r w:rsidR="00FE7B98">
        <w:rPr>
          <w:noProof/>
        </w:rPr>
        <w:t>(4-10)</w:t>
      </w:r>
      <w:r w:rsidR="00515536" w:rsidRPr="0098229D">
        <w:fldChar w:fldCharType="end"/>
      </w:r>
      <w:r w:rsidRPr="0098229D">
        <w:t xml:space="preserve">. </w:t>
      </w:r>
    </w:p>
    <w:p w14:paraId="274E4C9E" w14:textId="06636F8B" w:rsidR="0065221A" w:rsidRPr="0098229D" w:rsidRDefault="006A33EA" w:rsidP="002166A8">
      <w:r w:rsidRPr="0098229D">
        <w:t xml:space="preserve">In patients with </w:t>
      </w:r>
      <w:r w:rsidR="00D3066D" w:rsidRPr="0098229D">
        <w:t>high</w:t>
      </w:r>
      <w:r w:rsidRPr="0098229D">
        <w:t>-</w:t>
      </w:r>
      <w:r w:rsidR="00D3066D" w:rsidRPr="0098229D">
        <w:t>risk</w:t>
      </w:r>
      <w:r w:rsidRPr="0098229D">
        <w:t xml:space="preserve"> factors</w:t>
      </w:r>
      <w:r w:rsidR="007A68D2" w:rsidRPr="0098229D">
        <w:t>,</w:t>
      </w:r>
      <w:r w:rsidR="00B7622A" w:rsidRPr="0098229D">
        <w:t xml:space="preserve"> </w:t>
      </w:r>
      <w:r w:rsidRPr="0098229D">
        <w:t xml:space="preserve">such as </w:t>
      </w:r>
      <w:r w:rsidR="00D430EA" w:rsidRPr="0098229D">
        <w:t>acute coronary syndrome (ACS)</w:t>
      </w:r>
      <w:r w:rsidR="00D3066D" w:rsidRPr="0098229D">
        <w:t>, coronary</w:t>
      </w:r>
      <w:r w:rsidR="00F85477" w:rsidRPr="0098229D">
        <w:t xml:space="preserve"> artery disease</w:t>
      </w:r>
      <w:r w:rsidR="00D3066D" w:rsidRPr="0098229D">
        <w:t>, carotid</w:t>
      </w:r>
      <w:r w:rsidR="00D430EA" w:rsidRPr="0098229D">
        <w:t xml:space="preserve"> or peripheral vascular disease</w:t>
      </w:r>
      <w:r w:rsidR="00D3066D" w:rsidRPr="0098229D">
        <w:t xml:space="preserve">, </w:t>
      </w:r>
      <w:r w:rsidR="00A6192B" w:rsidRPr="0098229D">
        <w:t xml:space="preserve">or </w:t>
      </w:r>
      <w:bookmarkStart w:id="13" w:name="_Hlk514314392"/>
      <w:bookmarkStart w:id="14" w:name="OLE_LINK19"/>
      <w:r w:rsidR="00A6192B" w:rsidRPr="0098229D">
        <w:t>secondary prevention</w:t>
      </w:r>
      <w:bookmarkEnd w:id="13"/>
      <w:bookmarkEnd w:id="14"/>
      <w:r w:rsidR="00A6192B" w:rsidRPr="0098229D">
        <w:t xml:space="preserve">, </w:t>
      </w:r>
      <w:r w:rsidR="00D3066D" w:rsidRPr="0098229D">
        <w:t xml:space="preserve">LDL-C </w:t>
      </w:r>
      <w:r w:rsidR="00A6192B" w:rsidRPr="0098229D">
        <w:rPr>
          <w:lang w:eastAsia="zh-CN"/>
        </w:rPr>
        <w:t>&lt;</w:t>
      </w:r>
      <w:r w:rsidR="00D3066D" w:rsidRPr="0098229D">
        <w:t xml:space="preserve"> 70 mg/d</w:t>
      </w:r>
      <w:r w:rsidR="00A6192B" w:rsidRPr="0098229D">
        <w:t>l (1.8 mmol/L)</w:t>
      </w:r>
      <w:r w:rsidR="00D3066D" w:rsidRPr="0098229D">
        <w:t xml:space="preserve"> is recommended</w:t>
      </w:r>
      <w:r w:rsidR="00F94CAC" w:rsidRPr="0098229D">
        <w:fldChar w:fldCharType="begin">
          <w:fldData xml:space="preserve">PEVuZE5vdGU+PENpdGU+PEF1dGhvcj5KZWxsaW5nZXI8L0F1dGhvcj48WWVhcj4yMDE3PC9ZZWFy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</w:fldData>
        </w:fldChar>
      </w:r>
      <w:r w:rsidR="00FE7B98">
        <w:instrText xml:space="preserve"> ADDIN EN.CITE </w:instrText>
      </w:r>
      <w:r w:rsidR="00FE7B98">
        <w:fldChar w:fldCharType="begin">
          <w:fldData xml:space="preserve">PEVuZE5vdGU+PENpdGU+PEF1dGhvcj5KZWxsaW5nZXI8L0F1dGhvcj48WWVhcj4yMDE3PC9ZZWFy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</w:fldData>
        </w:fldChar>
      </w:r>
      <w:r w:rsidR="00FE7B98">
        <w:instrText xml:space="preserve"> ADDIN EN.CITE.DATA </w:instrText>
      </w:r>
      <w:r w:rsidR="00FE7B98">
        <w:fldChar w:fldCharType="end"/>
      </w:r>
      <w:r w:rsidR="00F94CAC" w:rsidRPr="0098229D">
        <w:fldChar w:fldCharType="separate"/>
      </w:r>
      <w:r w:rsidR="00FE7B98">
        <w:rPr>
          <w:noProof/>
        </w:rPr>
        <w:t>(11,12)</w:t>
      </w:r>
      <w:r w:rsidR="00F94CAC" w:rsidRPr="0098229D">
        <w:fldChar w:fldCharType="end"/>
      </w:r>
      <w:r w:rsidR="003009A7" w:rsidRPr="0098229D">
        <w:t xml:space="preserve">. </w:t>
      </w:r>
      <w:r w:rsidR="00EF51BC" w:rsidRPr="0098229D">
        <w:t>Mendelian randomization analysis has shown that a lifelong very low LDL-C is associated with a much lower risk of CVD</w:t>
      </w:r>
      <w:r w:rsidR="00EF51BC" w:rsidRPr="0098229D">
        <w:fldChar w:fldCharType="begin">
          <w:fldData xml:space="preserve">PEVuZE5vdGU+PENpdGU+PEF1dGhvcj5GZXJlbmNlPC9BdXRob3I+PFllYXI+MjAxNzwvWWVhcj48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</w:fldData>
        </w:fldChar>
      </w:r>
      <w:r w:rsidR="00FE7B98">
        <w:instrText xml:space="preserve"> ADDIN EN.CITE </w:instrText>
      </w:r>
      <w:r w:rsidR="00FE7B98">
        <w:fldChar w:fldCharType="begin">
          <w:fldData xml:space="preserve">PEVuZE5vdGU+PENpdGU+PEF1dGhvcj5GZXJlbmNlPC9BdXRob3I+PFllYXI+MjAxNzwvWWVhcj48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</w:fldData>
        </w:fldChar>
      </w:r>
      <w:r w:rsidR="00FE7B98">
        <w:instrText xml:space="preserve"> ADDIN EN.CITE.DATA </w:instrText>
      </w:r>
      <w:r w:rsidR="00FE7B98">
        <w:fldChar w:fldCharType="end"/>
      </w:r>
      <w:r w:rsidR="00EF51BC" w:rsidRPr="0098229D">
        <w:fldChar w:fldCharType="separate"/>
      </w:r>
      <w:r w:rsidR="00FE7B98">
        <w:rPr>
          <w:noProof/>
        </w:rPr>
        <w:t>(9)</w:t>
      </w:r>
      <w:r w:rsidR="00EF51BC" w:rsidRPr="0098229D">
        <w:fldChar w:fldCharType="end"/>
      </w:r>
      <w:r w:rsidR="00EF51BC" w:rsidRPr="0098229D">
        <w:t>.</w:t>
      </w:r>
      <w:r w:rsidR="001955F5" w:rsidRPr="0098229D">
        <w:t xml:space="preserve"> In some trials</w:t>
      </w:r>
      <w:r w:rsidR="001955F5" w:rsidRPr="0098229D">
        <w:fldChar w:fldCharType="begin">
          <w:fldData xml:space="preserve">PEVuZE5vdGU+PENpdGU+PEF1dGhvcj5MYVJvc2E8L0F1dGhvcj48WWVhcj4yMDA1PC9ZZWFyPjxS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</w:fldData>
        </w:fldChar>
      </w:r>
      <w:r w:rsidR="00FE7B98">
        <w:instrText xml:space="preserve"> ADDIN EN.CITE </w:instrText>
      </w:r>
      <w:r w:rsidR="00FE7B98">
        <w:fldChar w:fldCharType="begin">
          <w:fldData xml:space="preserve">PEVuZE5vdGU+PENpdGU+PEF1dGhvcj5MYVJvc2E8L0F1dGhvcj48WWVhcj4yMDA1PC9ZZWFyPjxS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</w:fldData>
        </w:fldChar>
      </w:r>
      <w:r w:rsidR="00FE7B98">
        <w:instrText xml:space="preserve"> ADDIN EN.CITE.DATA </w:instrText>
      </w:r>
      <w:r w:rsidR="00FE7B98">
        <w:fldChar w:fldCharType="end"/>
      </w:r>
      <w:r w:rsidR="001955F5" w:rsidRPr="0098229D">
        <w:fldChar w:fldCharType="separate"/>
      </w:r>
      <w:r w:rsidR="00FE7B98">
        <w:rPr>
          <w:noProof/>
        </w:rPr>
        <w:t>(13-17)</w:t>
      </w:r>
      <w:r w:rsidR="001955F5" w:rsidRPr="0098229D">
        <w:fldChar w:fldCharType="end"/>
      </w:r>
      <w:r w:rsidR="001955F5" w:rsidRPr="0098229D">
        <w:t xml:space="preserve">, </w:t>
      </w:r>
      <w:r w:rsidR="001B75A8" w:rsidRPr="0098229D">
        <w:t xml:space="preserve">the </w:t>
      </w:r>
      <w:r w:rsidR="001955F5" w:rsidRPr="0098229D">
        <w:t xml:space="preserve">lower is better with regard to LDL-C </w:t>
      </w:r>
      <w:r w:rsidR="00321CDF" w:rsidRPr="0098229D">
        <w:t xml:space="preserve">level </w:t>
      </w:r>
      <w:r w:rsidR="001955F5" w:rsidRPr="0098229D">
        <w:t>and there is no threshold below which there is no incremental benefit.</w:t>
      </w:r>
      <w:r w:rsidR="00A7206A" w:rsidRPr="0098229D">
        <w:t xml:space="preserve"> </w:t>
      </w:r>
      <w:r w:rsidR="00321CDF" w:rsidRPr="0098229D">
        <w:t xml:space="preserve">Furthermore, </w:t>
      </w:r>
      <w:r w:rsidR="00A7206A" w:rsidRPr="0098229D">
        <w:t>large-scale lipid-lowering trials have suggested that statins can reduce recurrent ischemic coronary events in patients with hypercholesterolemia as well as in those with a normal cholesterol level</w:t>
      </w:r>
      <w:r w:rsidR="00A7206A" w:rsidRPr="0098229D">
        <w:fldChar w:fldCharType="begin">
          <w:fldData xml:space="preserve">PEVuZE5vdGU+PENpdGUgRXhjbHVkZUF1dGg9IjEiPjxZZWFyPjE5OTQ8L1llYXI+PFJlY051bT4x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</w:fldData>
        </w:fldChar>
      </w:r>
      <w:r w:rsidR="00FE7B98">
        <w:instrText xml:space="preserve"> ADDIN EN.CITE </w:instrText>
      </w:r>
      <w:r w:rsidR="00FE7B98">
        <w:fldChar w:fldCharType="begin">
          <w:fldData xml:space="preserve">PEVuZE5vdGU+PENpdGUgRXhjbHVkZUF1dGg9IjEiPjxZZWFyPjE5OTQ8L1llYXI+PFJlY051bT4x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</w:fldData>
        </w:fldChar>
      </w:r>
      <w:r w:rsidR="00FE7B98">
        <w:instrText xml:space="preserve"> ADDIN EN.CITE.DATA </w:instrText>
      </w:r>
      <w:r w:rsidR="00FE7B98">
        <w:fldChar w:fldCharType="end"/>
      </w:r>
      <w:r w:rsidR="00A7206A" w:rsidRPr="0098229D">
        <w:fldChar w:fldCharType="separate"/>
      </w:r>
      <w:r w:rsidR="00FE7B98">
        <w:rPr>
          <w:noProof/>
        </w:rPr>
        <w:t>(18-20)</w:t>
      </w:r>
      <w:r w:rsidR="00A7206A" w:rsidRPr="0098229D">
        <w:fldChar w:fldCharType="end"/>
      </w:r>
      <w:r w:rsidR="00A7206A" w:rsidRPr="0098229D">
        <w:t>. However, even with optimally lowering lipid treatment, many patients still experience one or more adverse event. In a meta-analysis of nearly 29,000 patients with CVD in 14 randomized trials comparing statin with no statin, 21.2% statin treated patients experienced a major cardiovascular event during five-year follow-up</w:t>
      </w:r>
      <w:r w:rsidR="00A7206A" w:rsidRPr="0098229D">
        <w:fldChar w:fldCharType="begin">
          <w:fldData xml:space="preserve">PEVuZE5vdGU+PENpdGU+PEF1dGhvcj5CYWlnZW50PC9BdXRob3I+PFllYXI+MjAwNTwvWWVhcj48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==
</w:fldData>
        </w:fldChar>
      </w:r>
      <w:r w:rsidR="00FE7B98">
        <w:instrText xml:space="preserve"> ADDIN EN.CITE </w:instrText>
      </w:r>
      <w:r w:rsidR="00FE7B98">
        <w:fldChar w:fldCharType="begin">
          <w:fldData xml:space="preserve">PEVuZE5vdGU+PENpdGU+PEF1dGhvcj5CYWlnZW50PC9BdXRob3I+PFllYXI+MjAwNTwvWWVhcj48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==
</w:fldData>
        </w:fldChar>
      </w:r>
      <w:r w:rsidR="00FE7B98">
        <w:instrText xml:space="preserve"> ADDIN EN.CITE.DATA </w:instrText>
      </w:r>
      <w:r w:rsidR="00FE7B98">
        <w:fldChar w:fldCharType="end"/>
      </w:r>
      <w:r w:rsidR="00A7206A" w:rsidRPr="0098229D">
        <w:fldChar w:fldCharType="separate"/>
      </w:r>
      <w:r w:rsidR="00FE7B98">
        <w:rPr>
          <w:noProof/>
        </w:rPr>
        <w:t>(21)</w:t>
      </w:r>
      <w:r w:rsidR="00A7206A" w:rsidRPr="0098229D">
        <w:fldChar w:fldCharType="end"/>
      </w:r>
      <w:r w:rsidR="0065221A" w:rsidRPr="0098229D">
        <w:t>, suggest</w:t>
      </w:r>
      <w:r w:rsidR="007E3EC3" w:rsidRPr="0098229D">
        <w:t>ing</w:t>
      </w:r>
      <w:r w:rsidR="0065221A" w:rsidRPr="0098229D">
        <w:t xml:space="preserve"> </w:t>
      </w:r>
      <w:r w:rsidR="00C87CE7" w:rsidRPr="0098229D">
        <w:t xml:space="preserve">that, besides </w:t>
      </w:r>
      <w:r w:rsidR="007E3EC3" w:rsidRPr="0098229D">
        <w:t xml:space="preserve">LDL-C treatment goal, </w:t>
      </w:r>
      <w:r w:rsidR="00797CF0" w:rsidRPr="0098229D">
        <w:t xml:space="preserve">other </w:t>
      </w:r>
      <w:r w:rsidR="007E3EC3" w:rsidRPr="0098229D">
        <w:t xml:space="preserve">risk </w:t>
      </w:r>
      <w:r w:rsidR="00797CF0" w:rsidRPr="0098229D">
        <w:t>factors</w:t>
      </w:r>
      <w:r w:rsidR="007E3EC3" w:rsidRPr="0098229D">
        <w:t xml:space="preserve">, such as older age, increased body-mass index, male gender, hypertension, diabetes, baseline apolipoprotein B, blood urea nitrogen could also play a contributory role in the progression </w:t>
      </w:r>
      <w:r w:rsidR="00797CF0" w:rsidRPr="0098229D">
        <w:fldChar w:fldCharType="begin">
          <w:fldData xml:space="preserve">PEVuZE5vdGU+PENpdGU+PEF1dGhvcj5Nb3JhPC9BdXRob3I+PFllYXI+MjAxMjwvWWVhcj48UmVj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</w:fldData>
        </w:fldChar>
      </w:r>
      <w:r w:rsidR="00FE7B98">
        <w:instrText xml:space="preserve"> ADDIN EN.CITE </w:instrText>
      </w:r>
      <w:r w:rsidR="00FE7B98">
        <w:fldChar w:fldCharType="begin">
          <w:fldData xml:space="preserve">PEVuZE5vdGU+PENpdGU+PEF1dGhvcj5Nb3JhPC9BdXRob3I+PFllYXI+MjAxMjwvWWVhcj48UmVj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</w:fldData>
        </w:fldChar>
      </w:r>
      <w:r w:rsidR="00FE7B98">
        <w:instrText xml:space="preserve"> ADDIN EN.CITE.DATA </w:instrText>
      </w:r>
      <w:r w:rsidR="00FE7B98">
        <w:fldChar w:fldCharType="end"/>
      </w:r>
      <w:r w:rsidR="00797CF0" w:rsidRPr="0098229D">
        <w:fldChar w:fldCharType="separate"/>
      </w:r>
      <w:r w:rsidR="00FE7B98">
        <w:rPr>
          <w:noProof/>
        </w:rPr>
        <w:t>(22)</w:t>
      </w:r>
      <w:r w:rsidR="00797CF0" w:rsidRPr="0098229D">
        <w:fldChar w:fldCharType="end"/>
      </w:r>
      <w:r w:rsidR="00797CF0" w:rsidRPr="0098229D">
        <w:t>.</w:t>
      </w:r>
    </w:p>
    <w:p w14:paraId="0DAF53AE" w14:textId="52CF2E4D" w:rsidR="00E34824" w:rsidRPr="0098229D" w:rsidRDefault="00F87605" w:rsidP="002166A8">
      <w:r w:rsidRPr="0098229D">
        <w:t xml:space="preserve">Recent </w:t>
      </w:r>
      <w:r w:rsidR="003009A7" w:rsidRPr="0098229D">
        <w:t xml:space="preserve">reports suggested that higher baseline LDL-C levels are associated with favorable clinical outcomes after PCI in patients with AMI (the cholesterol paradox) </w:t>
      </w:r>
      <w:r w:rsidR="00515536" w:rsidRPr="0098229D">
        <w:fldChar w:fldCharType="begin">
          <w:fldData xml:space="preserve">PEVuZE5vdGU+PENpdGU+PEF1dGhvcj5DaG88L0F1dGhvcj48WWVhcj4yMDEwPC9ZZWFyPjxSZWNO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=
</w:fldData>
        </w:fldChar>
      </w:r>
      <w:r w:rsidR="00FE7B98">
        <w:instrText xml:space="preserve"> ADDIN EN.CITE </w:instrText>
      </w:r>
      <w:r w:rsidR="00FE7B98">
        <w:fldChar w:fldCharType="begin">
          <w:fldData xml:space="preserve">PEVuZE5vdGU+PENpdGU+PEF1dGhvcj5DaG88L0F1dGhvcj48WWVhcj4yMDEwPC9ZZWFyPjxSZWNO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=
</w:fldData>
        </w:fldChar>
      </w:r>
      <w:r w:rsidR="00FE7B98">
        <w:instrText xml:space="preserve"> ADDIN EN.CITE.DATA </w:instrText>
      </w:r>
      <w:r w:rsidR="00FE7B98">
        <w:fldChar w:fldCharType="end"/>
      </w:r>
      <w:r w:rsidR="00515536" w:rsidRPr="0098229D">
        <w:fldChar w:fldCharType="separate"/>
      </w:r>
      <w:r w:rsidR="00FE7B98">
        <w:rPr>
          <w:noProof/>
        </w:rPr>
        <w:t>(23)</w:t>
      </w:r>
      <w:r w:rsidR="00515536" w:rsidRPr="0098229D">
        <w:fldChar w:fldCharType="end"/>
      </w:r>
      <w:r w:rsidR="00386A3E" w:rsidRPr="0098229D">
        <w:t xml:space="preserve">. </w:t>
      </w:r>
      <w:r w:rsidR="003009A7" w:rsidRPr="0098229D">
        <w:t xml:space="preserve">In the PROVE IT-TIMI 22 trial, the </w:t>
      </w:r>
      <w:r w:rsidR="001408ED" w:rsidRPr="0098229D">
        <w:t xml:space="preserve">protection against death or major cardiovascular events </w:t>
      </w:r>
      <w:r w:rsidR="003009A7" w:rsidRPr="0098229D">
        <w:t xml:space="preserve">appeared to be greater among patients with a baseline LDL-C </w:t>
      </w:r>
      <w:r w:rsidR="00365E6A" w:rsidRPr="0098229D">
        <w:rPr>
          <w:lang w:eastAsia="zh-CN"/>
        </w:rPr>
        <w:t>≥</w:t>
      </w:r>
      <w:r w:rsidR="00047505" w:rsidRPr="0098229D">
        <w:rPr>
          <w:lang w:eastAsia="zh-CN"/>
        </w:rPr>
        <w:t xml:space="preserve"> </w:t>
      </w:r>
      <w:r w:rsidR="003009A7" w:rsidRPr="0098229D">
        <w:t xml:space="preserve">125 </w:t>
      </w:r>
      <w:r w:rsidR="005C34C9" w:rsidRPr="0098229D">
        <w:t>mg/d</w:t>
      </w:r>
      <w:r w:rsidR="00047505" w:rsidRPr="0098229D">
        <w:t>l</w:t>
      </w:r>
      <w:r w:rsidR="003009A7" w:rsidRPr="0098229D">
        <w:t xml:space="preserve">, with a 34% reduction in the </w:t>
      </w:r>
      <w:r w:rsidR="00047505" w:rsidRPr="0098229D">
        <w:t>HR</w:t>
      </w:r>
      <w:r w:rsidR="003009A7" w:rsidRPr="0098229D">
        <w:t xml:space="preserve">, as compared with a 7% reduction among patients with a baseline LDL-C </w:t>
      </w:r>
      <w:r w:rsidR="00047505" w:rsidRPr="0098229D">
        <w:rPr>
          <w:lang w:eastAsia="zh-CN"/>
        </w:rPr>
        <w:t>&lt;</w:t>
      </w:r>
      <w:r w:rsidR="003009A7" w:rsidRPr="0098229D">
        <w:t xml:space="preserve"> 125 </w:t>
      </w:r>
      <w:r w:rsidR="00F01101" w:rsidRPr="0098229D">
        <w:t>mg/d</w:t>
      </w:r>
      <w:r w:rsidR="00047505" w:rsidRPr="0098229D">
        <w:t>l</w:t>
      </w:r>
      <w:r w:rsidR="00F01101" w:rsidRPr="0098229D">
        <w:t xml:space="preserve"> </w:t>
      </w:r>
      <w:r w:rsidR="003009A7" w:rsidRPr="0098229D">
        <w:t>(P for interaction</w:t>
      </w:r>
      <w:r w:rsidR="00047505" w:rsidRPr="0098229D">
        <w:t xml:space="preserve"> </w:t>
      </w:r>
      <w:r w:rsidR="003009A7" w:rsidRPr="0098229D">
        <w:t>=</w:t>
      </w:r>
      <w:r w:rsidR="00047505" w:rsidRPr="0098229D">
        <w:t xml:space="preserve"> </w:t>
      </w:r>
      <w:r w:rsidR="003009A7" w:rsidRPr="0098229D">
        <w:t>0.02)</w:t>
      </w:r>
      <w:r w:rsidR="00515536" w:rsidRPr="0098229D">
        <w:fldChar w:fldCharType="begin">
          <w:fldData xml:space="preserve">PEVuZE5vdGU+PENpdGU+PEF1dGhvcj5DYW5ub248L0F1dGhvcj48WWVhcj4yMDA0PC9ZZWFyPjxS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</w:fldData>
        </w:fldChar>
      </w:r>
      <w:r w:rsidR="00FE7B98">
        <w:instrText xml:space="preserve"> ADDIN EN.CITE </w:instrText>
      </w:r>
      <w:r w:rsidR="00FE7B98">
        <w:fldChar w:fldCharType="begin">
          <w:fldData xml:space="preserve">PEVuZE5vdGU+PENpdGU+PEF1dGhvcj5DYW5ub248L0F1dGhvcj48WWVhcj4yMDA0PC9ZZWFyPjxS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</w:fldData>
        </w:fldChar>
      </w:r>
      <w:r w:rsidR="00FE7B98">
        <w:instrText xml:space="preserve"> ADDIN EN.CITE.DATA </w:instrText>
      </w:r>
      <w:r w:rsidR="00FE7B98">
        <w:fldChar w:fldCharType="end"/>
      </w:r>
      <w:r w:rsidR="00515536" w:rsidRPr="0098229D">
        <w:fldChar w:fldCharType="separate"/>
      </w:r>
      <w:r w:rsidR="00FE7B98">
        <w:rPr>
          <w:noProof/>
        </w:rPr>
        <w:t>(24)</w:t>
      </w:r>
      <w:r w:rsidR="00515536" w:rsidRPr="0098229D">
        <w:fldChar w:fldCharType="end"/>
      </w:r>
      <w:r w:rsidR="003009A7" w:rsidRPr="0098229D">
        <w:t xml:space="preserve">. Meanwhile, </w:t>
      </w:r>
      <w:r w:rsidR="00047505" w:rsidRPr="0098229D">
        <w:t>an</w:t>
      </w:r>
      <w:r w:rsidR="003009A7" w:rsidRPr="0098229D">
        <w:t>other study ha</w:t>
      </w:r>
      <w:r w:rsidR="00047505" w:rsidRPr="0098229D">
        <w:t>d</w:t>
      </w:r>
      <w:r w:rsidR="003009A7" w:rsidRPr="0098229D">
        <w:t xml:space="preserve"> shown that elevated baseline levels of LDL-C </w:t>
      </w:r>
      <w:r w:rsidR="00047505" w:rsidRPr="0098229D">
        <w:t xml:space="preserve">was significant predictors of death from </w:t>
      </w:r>
      <w:r w:rsidR="003009A7" w:rsidRPr="0098229D">
        <w:t>cardiovascular disease</w:t>
      </w:r>
      <w:r w:rsidR="00515536" w:rsidRPr="0098229D">
        <w:fldChar w:fldCharType="begin"/>
      </w:r>
      <w:r w:rsidR="00FE7B98">
        <w:instrText xml:space="preserve"> ADDIN EN.CITE &lt;EndNote&gt;&lt;Cite&gt;&lt;Author&gt;Pekkanen&lt;/Author&gt;&lt;Year&gt;1990&lt;/Year&gt;&lt;RecNum&gt;13&lt;/RecNum&gt;&lt;DisplayText&gt;(6)&lt;/DisplayText&gt;&lt;record&gt;&lt;rec-number&gt;13&lt;/rec-number&gt;&lt;foreign-keys&gt;&lt;key app="EN" db-id="fw0x905p0px2roe2zv0vv2a19x22p99z9exx" timestamp="1514386248"&gt;13&lt;/key&gt;&lt;/foreign-keys&gt;&lt;ref-type name="Journal Article"&gt;17&lt;/ref-type&gt;&lt;contributors&gt;&lt;authors&gt;&lt;author&gt;Pekkanen, J.&lt;/author&gt;&lt;author&gt;Linn, S.&lt;/author&gt;&lt;author&gt;Heiss, G.&lt;/author&gt;&lt;author&gt;Suchindran, C. M.&lt;/author&gt;&lt;author&gt;Leon, A.&lt;/author&gt;&lt;author&gt;Rifkind, B. M.&lt;/author&gt;&lt;author&gt;Tyroler, H. A.&lt;/author&gt;&lt;/authors&gt;&lt;/contributors&gt;&lt;auth-address&gt;Department of Biostatistics, University of North Carolina, Chapel Hill.&lt;/auth-address&gt;&lt;titles&gt;&lt;title&gt;Ten-year mortality from cardiovascular disease in relation to cholesterol level among men with and without preexisting cardiovascular disease&lt;/title&gt;&lt;secondary-title&gt;N Engl J Med&lt;/secondary-title&gt;&lt;/titles&gt;&lt;periodical&gt;&lt;full-title&gt;N Engl J Med&lt;/full-title&gt;&lt;/periodical&gt;&lt;pages&gt;1700-7&lt;/pages&gt;&lt;volume&gt;322&lt;/volume&gt;&lt;number&gt;24&lt;/number&gt;&lt;keywords&gt;&lt;keyword&gt;Adult&lt;/keyword&gt;&lt;keyword&gt;Aged&lt;/keyword&gt;&lt;keyword&gt;Cardiovascular Diseases/blood/*mortality&lt;/keyword&gt;&lt;keyword&gt;Cholesterol/*blood&lt;/keyword&gt;&lt;keyword&gt;Cholesterol, HDL/blood&lt;/keyword&gt;&lt;keyword&gt;Cholesterol, LDL/blood&lt;/keyword&gt;&lt;keyword&gt;Coronary Disease/mortality&lt;/keyword&gt;&lt;keyword&gt;Follow-Up Studies&lt;/keyword&gt;&lt;keyword&gt;Humans&lt;/keyword&gt;&lt;keyword&gt;Male&lt;/keyword&gt;&lt;keyword&gt;Middle Aged&lt;/keyword&gt;&lt;keyword&gt;Risk Factors&lt;/keyword&gt;&lt;keyword&gt;United States/epidemiology&lt;/keyword&gt;&lt;/keywords&gt;&lt;dates&gt;&lt;year&gt;1990&lt;/year&gt;&lt;pub-dates&gt;&lt;date&gt;Jun 14&lt;/date&gt;&lt;/pub-dates&gt;&lt;/dates&gt;&lt;isbn&gt;0028-4793 (Print)&amp;#xD;0028-4793 (Linking)&lt;/isbn&gt;&lt;accession-num&gt;2342536&lt;/accession-num&gt;&lt;urls&gt;&lt;related-urls&gt;&lt;url&gt;https://www.ncbi.nlm.nih.gov/pubmed/2342536&lt;/url&gt;&lt;/related-urls&gt;&lt;/urls&gt;&lt;electronic-resource-num&gt;10.1056/NEJM199006143222403&lt;/electronic-resource-num&gt;&lt;/record&gt;&lt;/Cite&gt;&lt;/EndNote&gt;</w:instrText>
      </w:r>
      <w:r w:rsidR="00515536" w:rsidRPr="0098229D">
        <w:fldChar w:fldCharType="separate"/>
      </w:r>
      <w:r w:rsidR="00FE7B98">
        <w:rPr>
          <w:noProof/>
        </w:rPr>
        <w:t>(6)</w:t>
      </w:r>
      <w:r w:rsidR="00515536" w:rsidRPr="0098229D">
        <w:fldChar w:fldCharType="end"/>
      </w:r>
      <w:r w:rsidR="003009A7" w:rsidRPr="0098229D">
        <w:t xml:space="preserve">. Therefore, the </w:t>
      </w:r>
      <w:r w:rsidR="0070510D" w:rsidRPr="0098229D">
        <w:t xml:space="preserve">effect </w:t>
      </w:r>
      <w:r w:rsidR="003009A7" w:rsidRPr="0098229D">
        <w:t xml:space="preserve">of baseline LDL-C on the clinical </w:t>
      </w:r>
      <w:r w:rsidR="0070510D" w:rsidRPr="0098229D">
        <w:t xml:space="preserve">outcome after </w:t>
      </w:r>
      <w:r w:rsidR="00236578" w:rsidRPr="0098229D">
        <w:t>coronary revascularization</w:t>
      </w:r>
      <w:r w:rsidR="003009A7" w:rsidRPr="0098229D">
        <w:t xml:space="preserve"> remains controversial. </w:t>
      </w:r>
    </w:p>
    <w:p w14:paraId="55624CAD" w14:textId="22DEB5B0" w:rsidR="00E34824" w:rsidRPr="0098229D" w:rsidRDefault="003009A7" w:rsidP="002166A8">
      <w:r w:rsidRPr="0098229D">
        <w:t>Th</w:t>
      </w:r>
      <w:r w:rsidR="0070510D" w:rsidRPr="0098229D">
        <w:t>is</w:t>
      </w:r>
      <w:r w:rsidRPr="0098229D">
        <w:t xml:space="preserve"> study </w:t>
      </w:r>
      <w:r w:rsidR="0070510D" w:rsidRPr="0098229D">
        <w:t xml:space="preserve">sought to </w:t>
      </w:r>
      <w:r w:rsidRPr="0098229D">
        <w:t>examine the relationship between baseline LD</w:t>
      </w:r>
      <w:r w:rsidR="006C6CBC" w:rsidRPr="0098229D">
        <w:t xml:space="preserve">L-C and clinical outcomes in </w:t>
      </w:r>
      <w:r w:rsidRPr="0098229D">
        <w:t xml:space="preserve">patients </w:t>
      </w:r>
      <w:r w:rsidR="0070510D" w:rsidRPr="0098229D">
        <w:t xml:space="preserve">undergoing </w:t>
      </w:r>
      <w:r w:rsidR="00651DC2" w:rsidRPr="0098229D">
        <w:rPr>
          <w:lang w:eastAsia="zh-CN"/>
        </w:rPr>
        <w:t>first</w:t>
      </w:r>
      <w:r w:rsidR="00651DC2" w:rsidRPr="0098229D">
        <w:t xml:space="preserve"> coronary revascularization</w:t>
      </w:r>
      <w:r w:rsidRPr="0098229D">
        <w:t>.</w:t>
      </w:r>
    </w:p>
    <w:p w14:paraId="192871EB" w14:textId="77777777" w:rsidR="007019CA" w:rsidRDefault="007019CA" w:rsidP="007019CA">
      <w:pPr>
        <w:pStyle w:val="6"/>
        <w:spacing w:line="360" w:lineRule="auto"/>
        <w:rPr>
          <w:rFonts w:cstheme="majorHAnsi"/>
          <w:sz w:val="28"/>
          <w:szCs w:val="24"/>
        </w:rPr>
      </w:pPr>
      <w:bookmarkStart w:id="15" w:name="header-n27"/>
      <w:bookmarkEnd w:id="15"/>
      <w:r>
        <w:rPr>
          <w:rFonts w:cstheme="majorHAnsi"/>
          <w:sz w:val="28"/>
          <w:szCs w:val="24"/>
        </w:rPr>
        <w:t xml:space="preserve">2 | </w:t>
      </w:r>
      <w:r w:rsidR="004B6629" w:rsidRPr="00D30091">
        <w:rPr>
          <w:rFonts w:cstheme="majorHAnsi"/>
          <w:sz w:val="28"/>
          <w:szCs w:val="24"/>
        </w:rPr>
        <w:t>M</w:t>
      </w:r>
      <w:r>
        <w:rPr>
          <w:rFonts w:cstheme="majorHAnsi"/>
          <w:sz w:val="28"/>
          <w:szCs w:val="24"/>
        </w:rPr>
        <w:t>ETHODS</w:t>
      </w:r>
      <w:bookmarkStart w:id="16" w:name="header-n28"/>
      <w:bookmarkEnd w:id="16"/>
    </w:p>
    <w:p w14:paraId="0DFB5CCC" w14:textId="7C30D04A" w:rsidR="00E34824" w:rsidRPr="00D30091" w:rsidRDefault="007019CA" w:rsidP="007019CA">
      <w:pPr>
        <w:pStyle w:val="6"/>
        <w:spacing w:line="360" w:lineRule="auto"/>
        <w:rPr>
          <w:rFonts w:cstheme="majorHAnsi"/>
          <w:b w:val="0"/>
        </w:rPr>
      </w:pPr>
      <w:r>
        <w:rPr>
          <w:rFonts w:cstheme="majorHAnsi"/>
        </w:rPr>
        <w:t xml:space="preserve">2.1 | </w:t>
      </w:r>
      <w:r w:rsidR="0083661A" w:rsidRPr="00D30091">
        <w:rPr>
          <w:rFonts w:cstheme="majorHAnsi"/>
        </w:rPr>
        <w:t>Data source and s</w:t>
      </w:r>
      <w:r w:rsidR="0037546B" w:rsidRPr="00D30091">
        <w:rPr>
          <w:rFonts w:cstheme="majorHAnsi"/>
        </w:rPr>
        <w:t>tudy population</w:t>
      </w:r>
    </w:p>
    <w:p w14:paraId="7F23B57A" w14:textId="74D61AAE" w:rsidR="00E34824" w:rsidRPr="0098229D" w:rsidRDefault="003009A7" w:rsidP="002166A8">
      <w:bookmarkStart w:id="17" w:name="_Hlk514309871"/>
      <w:r w:rsidRPr="0098229D">
        <w:t xml:space="preserve">It is a retrospective, single-center, observational cohort study to </w:t>
      </w:r>
      <w:r w:rsidR="00651DC2" w:rsidRPr="0098229D">
        <w:t xml:space="preserve">assess the </w:t>
      </w:r>
      <w:r w:rsidRPr="0098229D">
        <w:t>relationship between baseline LDL</w:t>
      </w:r>
      <w:r w:rsidR="00651DC2" w:rsidRPr="0098229D">
        <w:t>-C</w:t>
      </w:r>
      <w:r w:rsidRPr="0098229D">
        <w:t xml:space="preserve"> and long-term outcome </w:t>
      </w:r>
      <w:r w:rsidR="00651DC2" w:rsidRPr="0098229D">
        <w:rPr>
          <w:lang w:eastAsia="zh-CN"/>
        </w:rPr>
        <w:t>in</w:t>
      </w:r>
      <w:r w:rsidR="00651DC2" w:rsidRPr="0098229D">
        <w:t xml:space="preserve"> </w:t>
      </w:r>
      <w:r w:rsidR="00651DC2" w:rsidRPr="0098229D">
        <w:rPr>
          <w:lang w:eastAsia="zh-CN"/>
        </w:rPr>
        <w:t>CAD</w:t>
      </w:r>
      <w:r w:rsidR="00651DC2" w:rsidRPr="0098229D">
        <w:t xml:space="preserve"> </w:t>
      </w:r>
      <w:r w:rsidR="0025076D" w:rsidRPr="0098229D">
        <w:rPr>
          <w:lang w:eastAsia="zh-CN"/>
        </w:rPr>
        <w:t>p</w:t>
      </w:r>
      <w:r w:rsidR="00651DC2" w:rsidRPr="0098229D">
        <w:rPr>
          <w:lang w:eastAsia="zh-CN"/>
        </w:rPr>
        <w:t>atients</w:t>
      </w:r>
      <w:r w:rsidR="00651DC2" w:rsidRPr="0098229D">
        <w:t xml:space="preserve"> after </w:t>
      </w:r>
      <w:r w:rsidR="00651DC2" w:rsidRPr="0098229D">
        <w:rPr>
          <w:lang w:eastAsia="zh-CN"/>
        </w:rPr>
        <w:t>first</w:t>
      </w:r>
      <w:r w:rsidR="00651DC2" w:rsidRPr="0098229D">
        <w:t xml:space="preserve"> coronary revascularization</w:t>
      </w:r>
      <w:r w:rsidRPr="0098229D">
        <w:t xml:space="preserve">. </w:t>
      </w:r>
      <w:bookmarkStart w:id="18" w:name="_Hlk514309896"/>
      <w:bookmarkEnd w:id="17"/>
      <w:r w:rsidRPr="0098229D">
        <w:t xml:space="preserve">The data was collected from cardiac catheterization laboratories of Sir Run </w:t>
      </w:r>
      <w:proofErr w:type="spellStart"/>
      <w:r w:rsidRPr="0098229D">
        <w:t>Run</w:t>
      </w:r>
      <w:proofErr w:type="spellEnd"/>
      <w:r w:rsidRPr="0098229D">
        <w:t xml:space="preserve"> Shaw Hospital (</w:t>
      </w:r>
      <w:proofErr w:type="spellStart"/>
      <w:r w:rsidRPr="0098229D">
        <w:t>zhejiang</w:t>
      </w:r>
      <w:proofErr w:type="spellEnd"/>
      <w:r w:rsidRPr="0098229D">
        <w:t xml:space="preserve">, China). </w:t>
      </w:r>
      <w:bookmarkEnd w:id="18"/>
      <w:r w:rsidRPr="0098229D">
        <w:t xml:space="preserve">The </w:t>
      </w:r>
      <w:r w:rsidR="0025076D" w:rsidRPr="0098229D">
        <w:t xml:space="preserve">process of the present study was </w:t>
      </w:r>
      <w:r w:rsidRPr="0098229D">
        <w:t xml:space="preserve">shown in </w:t>
      </w:r>
      <w:r w:rsidR="003823BB">
        <w:t>Figure</w:t>
      </w:r>
      <w:r w:rsidR="0025076D" w:rsidRPr="0098229D">
        <w:t xml:space="preserve"> </w:t>
      </w:r>
      <w:r w:rsidRPr="0098229D">
        <w:t>1.</w:t>
      </w:r>
      <w:bookmarkStart w:id="19" w:name="_Hlk514309918"/>
      <w:r w:rsidRPr="0098229D">
        <w:t xml:space="preserve"> The inclusion criteria are: The patients underwent </w:t>
      </w:r>
      <w:r w:rsidR="007D2EE7" w:rsidRPr="0098229D">
        <w:t xml:space="preserve">first </w:t>
      </w:r>
      <w:r w:rsidR="00236578" w:rsidRPr="0098229D">
        <w:t>coronary revascularization</w:t>
      </w:r>
      <w:r w:rsidRPr="0098229D">
        <w:t xml:space="preserve">. The exclusion criteria are: </w:t>
      </w:r>
      <w:r w:rsidR="00105B37" w:rsidRPr="0098229D">
        <w:t>(</w:t>
      </w:r>
      <w:r w:rsidR="00105B37" w:rsidRPr="0098229D">
        <w:rPr>
          <w:rFonts w:ascii="宋体" w:eastAsia="宋体" w:hAnsi="宋体" w:cs="宋体" w:hint="eastAsia"/>
        </w:rPr>
        <w:t>ⅰ</w:t>
      </w:r>
      <w:r w:rsidR="00105B37" w:rsidRPr="0098229D">
        <w:t>) h</w:t>
      </w:r>
      <w:r w:rsidRPr="0098229D">
        <w:t xml:space="preserve">istory of PCI; </w:t>
      </w:r>
      <w:r w:rsidR="00105B37" w:rsidRPr="0098229D">
        <w:t>(</w:t>
      </w:r>
      <w:r w:rsidR="00105B37" w:rsidRPr="0098229D">
        <w:rPr>
          <w:rFonts w:ascii="宋体" w:eastAsia="宋体" w:hAnsi="宋体" w:cs="宋体" w:hint="eastAsia"/>
        </w:rPr>
        <w:t>ⅱ</w:t>
      </w:r>
      <w:r w:rsidR="00105B37" w:rsidRPr="0098229D">
        <w:t>) r</w:t>
      </w:r>
      <w:r w:rsidR="002B05A3" w:rsidRPr="0098229D">
        <w:t xml:space="preserve">eceiving long-term lipid-lowering therapy </w:t>
      </w:r>
      <w:r w:rsidRPr="0098229D">
        <w:t xml:space="preserve">before PCI (&gt;8 weeks </w:t>
      </w:r>
      <w:r w:rsidR="00BE0BB0" w:rsidRPr="0098229D">
        <w:t>lipid-</w:t>
      </w:r>
      <w:r w:rsidR="00BE0BB0" w:rsidRPr="0098229D">
        <w:lastRenderedPageBreak/>
        <w:t>lowering therapy</w:t>
      </w:r>
      <w:r w:rsidRPr="0098229D">
        <w:t xml:space="preserve">); </w:t>
      </w:r>
      <w:r w:rsidR="00105B37" w:rsidRPr="0098229D">
        <w:t>(</w:t>
      </w:r>
      <w:r w:rsidR="00105B37" w:rsidRPr="0098229D">
        <w:rPr>
          <w:rFonts w:ascii="宋体" w:eastAsia="宋体" w:hAnsi="宋体" w:cs="宋体" w:hint="eastAsia"/>
        </w:rPr>
        <w:t>ⅲ</w:t>
      </w:r>
      <w:r w:rsidR="00105B37" w:rsidRPr="0098229D">
        <w:t>) a</w:t>
      </w:r>
      <w:r w:rsidRPr="0098229D">
        <w:t xml:space="preserve">bsent of baseline LDL-C; </w:t>
      </w:r>
      <w:r w:rsidR="00105B37" w:rsidRPr="0098229D">
        <w:t>(</w:t>
      </w:r>
      <w:r w:rsidR="00105B37" w:rsidRPr="0098229D">
        <w:rPr>
          <w:rFonts w:ascii="宋体" w:eastAsia="宋体" w:hAnsi="宋体" w:cs="宋体" w:hint="eastAsia"/>
        </w:rPr>
        <w:t>ⅳ</w:t>
      </w:r>
      <w:r w:rsidR="00105B37" w:rsidRPr="0098229D">
        <w:t>) c</w:t>
      </w:r>
      <w:r w:rsidRPr="0098229D">
        <w:t>reatinine clearance of less than 30 ml</w:t>
      </w:r>
      <w:r w:rsidR="00105B37" w:rsidRPr="0098229D">
        <w:t>/min</w:t>
      </w:r>
      <w:r w:rsidRPr="0098229D">
        <w:t>.</w:t>
      </w:r>
    </w:p>
    <w:bookmarkEnd w:id="19"/>
    <w:p w14:paraId="5C6F9663" w14:textId="680C32B0" w:rsidR="0025076D" w:rsidRPr="0098229D" w:rsidRDefault="0025076D" w:rsidP="002166A8">
      <w:r w:rsidRPr="0098229D">
        <w:t xml:space="preserve">Between January 2014 and August 2016, 6004 patients underwent first coronary revascularization, and </w:t>
      </w:r>
      <w:r w:rsidR="00722709" w:rsidRPr="0098229D">
        <w:t>2056</w:t>
      </w:r>
      <w:r w:rsidRPr="0098229D">
        <w:t xml:space="preserve"> patients were enrolled in the study.</w:t>
      </w:r>
    </w:p>
    <w:p w14:paraId="562E3C1C" w14:textId="00D6C51E" w:rsidR="00FB4390" w:rsidRPr="0098229D" w:rsidRDefault="003009A7" w:rsidP="002166A8">
      <w:r w:rsidRPr="0098229D">
        <w:t>All the patients were treated with statin with or without ezetimibe,</w:t>
      </w:r>
      <w:r w:rsidR="00A779A3" w:rsidRPr="0098229D">
        <w:t xml:space="preserve"> </w:t>
      </w:r>
      <w:r w:rsidR="00813D86" w:rsidRPr="0098229D">
        <w:t>f</w:t>
      </w:r>
      <w:r w:rsidRPr="0098229D">
        <w:t xml:space="preserve">ibrates during administration or upon discharge. The baseline </w:t>
      </w:r>
      <w:r w:rsidR="000B7F09" w:rsidRPr="0098229D">
        <w:t>LDL-C</w:t>
      </w:r>
      <w:r w:rsidRPr="0098229D">
        <w:t xml:space="preserve"> was measured </w:t>
      </w:r>
      <w:r w:rsidR="00813D86" w:rsidRPr="0098229D">
        <w:t>at administration</w:t>
      </w:r>
      <w:r w:rsidR="003D197A" w:rsidRPr="0098229D">
        <w:t xml:space="preserve"> or before PCI.</w:t>
      </w:r>
      <w:r w:rsidR="004061F3" w:rsidRPr="0098229D">
        <w:t xml:space="preserve"> </w:t>
      </w:r>
      <w:r w:rsidRPr="0098229D">
        <w:t xml:space="preserve">All participants were classiﬁed into </w:t>
      </w:r>
      <w:r w:rsidR="003D197A" w:rsidRPr="0098229D">
        <w:t>two</w:t>
      </w:r>
      <w:r w:rsidRPr="0098229D">
        <w:t xml:space="preserve"> groups</w:t>
      </w:r>
      <w:r w:rsidR="003D197A" w:rsidRPr="0098229D">
        <w:t xml:space="preserve"> based on L</w:t>
      </w:r>
      <w:r w:rsidRPr="0098229D">
        <w:t>DL-C</w:t>
      </w:r>
      <w:r w:rsidR="003D197A" w:rsidRPr="0098229D">
        <w:t xml:space="preserve"> = </w:t>
      </w:r>
      <w:r w:rsidRPr="0098229D">
        <w:t>2.6</w:t>
      </w:r>
      <w:r w:rsidR="00F01101" w:rsidRPr="0098229D">
        <w:t>mmol/L</w:t>
      </w:r>
      <w:r w:rsidR="006947D2" w:rsidRPr="0098229D">
        <w:t xml:space="preserve"> </w:t>
      </w:r>
      <w:r w:rsidRPr="0098229D">
        <w:t xml:space="preserve">(100 </w:t>
      </w:r>
      <w:r w:rsidR="00F01101" w:rsidRPr="0098229D">
        <w:t>mg/d</w:t>
      </w:r>
      <w:r w:rsidR="003D197A" w:rsidRPr="0098229D">
        <w:t>l</w:t>
      </w:r>
      <w:r w:rsidRPr="0098229D">
        <w:t xml:space="preserve">); </w:t>
      </w:r>
      <w:r w:rsidR="00F70D76" w:rsidRPr="0098229D">
        <w:t xml:space="preserve">The </w:t>
      </w:r>
      <w:r w:rsidR="003D197A" w:rsidRPr="0098229D">
        <w:t xml:space="preserve">target </w:t>
      </w:r>
      <w:r w:rsidR="00F70D76" w:rsidRPr="0098229D">
        <w:t xml:space="preserve">LDL-C level is less than </w:t>
      </w:r>
      <w:bookmarkStart w:id="20" w:name="OLE_LINK1"/>
      <w:r w:rsidR="00F70D76" w:rsidRPr="0098229D">
        <w:t>1.8 mmol/L (70 mg/d</w:t>
      </w:r>
      <w:r w:rsidR="006511E9" w:rsidRPr="0098229D">
        <w:t>l</w:t>
      </w:r>
      <w:r w:rsidR="00F70D76" w:rsidRPr="0098229D">
        <w:t>)</w:t>
      </w:r>
      <w:bookmarkEnd w:id="20"/>
      <w:r w:rsidR="00F70D76" w:rsidRPr="0098229D">
        <w:fldChar w:fldCharType="begin">
          <w:fldData xml:space="preserve">PEVuZE5vdGU+PENpdGUgRXhjbHVkZUF1dGg9IjEiPjxBdXRob3I+SmVsbGluZ2VyPC9BdXRob3I+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</w:fldData>
        </w:fldChar>
      </w:r>
      <w:r w:rsidR="00FE7B98">
        <w:instrText xml:space="preserve"> ADDIN EN.CITE </w:instrText>
      </w:r>
      <w:r w:rsidR="00FE7B98">
        <w:fldChar w:fldCharType="begin">
          <w:fldData xml:space="preserve">PEVuZE5vdGU+PENpdGUgRXhjbHVkZUF1dGg9IjEiPjxBdXRob3I+SmVsbGluZ2VyPC9BdXRob3I+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</w:fldData>
        </w:fldChar>
      </w:r>
      <w:r w:rsidR="00FE7B98">
        <w:instrText xml:space="preserve"> ADDIN EN.CITE.DATA </w:instrText>
      </w:r>
      <w:r w:rsidR="00FE7B98">
        <w:fldChar w:fldCharType="end"/>
      </w:r>
      <w:r w:rsidR="00F70D76" w:rsidRPr="0098229D">
        <w:fldChar w:fldCharType="separate"/>
      </w:r>
      <w:r w:rsidR="00FE7B98">
        <w:rPr>
          <w:noProof/>
        </w:rPr>
        <w:t>(11,12)</w:t>
      </w:r>
      <w:r w:rsidR="00F70D76" w:rsidRPr="0098229D">
        <w:fldChar w:fldCharType="end"/>
      </w:r>
      <w:r w:rsidR="00F70D76" w:rsidRPr="0098229D">
        <w:t>. Patients had follow-up visits at 1, 6, 9, and 12 months, and every 6 months thereafter. All patients were followed-up in an outpatient clinic or by a telephone interview. Blood samples were obtained at</w:t>
      </w:r>
      <w:r w:rsidR="00F70D76" w:rsidRPr="0098229D">
        <w:rPr>
          <w:rFonts w:eastAsia="DengXian"/>
          <w:color w:val="333333"/>
        </w:rPr>
        <w:t xml:space="preserve"> admission</w:t>
      </w:r>
      <w:r w:rsidR="00F70D76" w:rsidRPr="0098229D">
        <w:rPr>
          <w:rFonts w:eastAsia="DengXian"/>
          <w:color w:val="333333"/>
          <w:lang w:eastAsia="zh-CN"/>
        </w:rPr>
        <w:t>,</w:t>
      </w:r>
      <w:r w:rsidR="00F70D76" w:rsidRPr="0098229D">
        <w:t xml:space="preserve"> at 1, 6, 9, and 12 months, and every 6 months thereafter for those attending clinic visits. </w:t>
      </w:r>
    </w:p>
    <w:p w14:paraId="46C4EDD1" w14:textId="3CE9B01D" w:rsidR="00E34824" w:rsidRPr="00D30091" w:rsidRDefault="007019CA" w:rsidP="00981D1B">
      <w:pPr>
        <w:pStyle w:val="7"/>
        <w:spacing w:line="360" w:lineRule="auto"/>
        <w:rPr>
          <w:rFonts w:cstheme="majorHAnsi"/>
          <w:b/>
        </w:rPr>
      </w:pPr>
      <w:bookmarkStart w:id="21" w:name="OLE_LINK13"/>
      <w:bookmarkStart w:id="22" w:name="OLE_LINK16"/>
      <w:r>
        <w:rPr>
          <w:rFonts w:cstheme="majorHAnsi"/>
          <w:b/>
        </w:rPr>
        <w:t xml:space="preserve">2.2 | </w:t>
      </w:r>
      <w:r w:rsidR="003009A7" w:rsidRPr="00D30091">
        <w:rPr>
          <w:rFonts w:cstheme="majorHAnsi"/>
          <w:b/>
        </w:rPr>
        <w:t>End</w:t>
      </w:r>
      <w:r>
        <w:rPr>
          <w:rFonts w:cstheme="majorHAnsi"/>
          <w:b/>
        </w:rPr>
        <w:t>p</w:t>
      </w:r>
      <w:r w:rsidR="003009A7" w:rsidRPr="00D30091">
        <w:rPr>
          <w:rFonts w:cstheme="majorHAnsi"/>
          <w:b/>
        </w:rPr>
        <w:t>oints</w:t>
      </w:r>
    </w:p>
    <w:p w14:paraId="1FA5E0D7" w14:textId="77777777" w:rsidR="006511E9" w:rsidRPr="0098229D" w:rsidRDefault="003009A7" w:rsidP="002166A8">
      <w:bookmarkStart w:id="23" w:name="_Hlk502088574"/>
      <w:r w:rsidRPr="0098229D">
        <w:t>The primary end</w:t>
      </w:r>
      <w:r w:rsidR="00773FA2" w:rsidRPr="0098229D">
        <w:t xml:space="preserve"> </w:t>
      </w:r>
      <w:r w:rsidRPr="0098229D">
        <w:t xml:space="preserve">point was major adverse cardiac events (MACE), deﬁned as a composite of </w:t>
      </w:r>
      <w:r w:rsidR="004547F1" w:rsidRPr="0098229D">
        <w:t>all-cause death</w:t>
      </w:r>
      <w:r w:rsidRPr="0098229D">
        <w:t>, recurrent nonfatal myocardial infarction (MI),</w:t>
      </w:r>
      <w:r w:rsidR="00BE5012" w:rsidRPr="0098229D">
        <w:t xml:space="preserve"> </w:t>
      </w:r>
      <w:r w:rsidRPr="0098229D">
        <w:t>unexpected coronary revascularization</w:t>
      </w:r>
      <w:r w:rsidR="00ED3E37" w:rsidRPr="0098229D">
        <w:t xml:space="preserve"> </w:t>
      </w:r>
      <w:r w:rsidRPr="0098229D">
        <w:t xml:space="preserve">(occurring at least 30 days after PCI) </w:t>
      </w:r>
      <w:r w:rsidR="00BE5012" w:rsidRPr="0098229D">
        <w:t>or</w:t>
      </w:r>
      <w:r w:rsidR="00E12BC3" w:rsidRPr="0098229D">
        <w:t xml:space="preserve"> any </w:t>
      </w:r>
      <w:r w:rsidRPr="0098229D">
        <w:t xml:space="preserve">nonfatal stroke </w:t>
      </w:r>
      <w:bookmarkStart w:id="24" w:name="_Hlk502088623"/>
      <w:bookmarkEnd w:id="23"/>
      <w:r w:rsidRPr="0098229D">
        <w:t>during</w:t>
      </w:r>
      <w:r w:rsidR="00773FA2" w:rsidRPr="0098229D">
        <w:t xml:space="preserve"> </w:t>
      </w:r>
      <w:r w:rsidRPr="0098229D">
        <w:t xml:space="preserve">follow-up, assessed from the time of randomization until the first occurrence of one of the events. </w:t>
      </w:r>
      <w:bookmarkEnd w:id="24"/>
    </w:p>
    <w:p w14:paraId="156C1F5F" w14:textId="77777777" w:rsidR="006511E9" w:rsidRPr="0098229D" w:rsidRDefault="003009A7" w:rsidP="002166A8">
      <w:r w:rsidRPr="0098229D">
        <w:t xml:space="preserve">The secondary </w:t>
      </w:r>
      <w:r w:rsidR="00177CD8" w:rsidRPr="0098229D">
        <w:t>end points</w:t>
      </w:r>
      <w:r w:rsidRPr="0098229D">
        <w:t xml:space="preserve"> were a composite of cardiac death, </w:t>
      </w:r>
      <w:r w:rsidR="00B413F1" w:rsidRPr="0098229D">
        <w:t>MI</w:t>
      </w:r>
      <w:r w:rsidRPr="0098229D">
        <w:t xml:space="preserve">, </w:t>
      </w:r>
      <w:r w:rsidR="002D6345" w:rsidRPr="0098229D">
        <w:t>or</w:t>
      </w:r>
      <w:r w:rsidRPr="0098229D">
        <w:t xml:space="preserve"> unexpected revascularization; </w:t>
      </w:r>
      <w:r w:rsidR="002D6345" w:rsidRPr="0098229D">
        <w:t xml:space="preserve">a composite of </w:t>
      </w:r>
      <w:r w:rsidR="00E905CD" w:rsidRPr="0098229D">
        <w:t xml:space="preserve">cardiac death, or </w:t>
      </w:r>
      <w:r w:rsidR="00B413F1" w:rsidRPr="0098229D">
        <w:t>MI</w:t>
      </w:r>
      <w:r w:rsidR="00E905CD" w:rsidRPr="0098229D">
        <w:t xml:space="preserve">; a composite of any nonfatal stroke; </w:t>
      </w:r>
      <w:r w:rsidRPr="0098229D">
        <w:t xml:space="preserve">and individual components of MACE, including </w:t>
      </w:r>
      <w:r w:rsidR="004547F1" w:rsidRPr="0098229D">
        <w:t>all-cause death</w:t>
      </w:r>
      <w:r w:rsidRPr="0098229D">
        <w:t xml:space="preserve">, </w:t>
      </w:r>
      <w:r w:rsidR="00B413F1" w:rsidRPr="0098229D">
        <w:t>MI</w:t>
      </w:r>
      <w:r w:rsidRPr="0098229D">
        <w:t xml:space="preserve">, </w:t>
      </w:r>
      <w:r w:rsidR="00901407" w:rsidRPr="0098229D">
        <w:t xml:space="preserve">ischemic stroke, hemorrhagic stroke </w:t>
      </w:r>
      <w:r w:rsidRPr="0098229D">
        <w:t xml:space="preserve">and </w:t>
      </w:r>
      <w:r w:rsidR="00B413F1" w:rsidRPr="0098229D">
        <w:t>revascularization</w:t>
      </w:r>
      <w:r w:rsidRPr="0098229D">
        <w:t xml:space="preserve">. </w:t>
      </w:r>
    </w:p>
    <w:p w14:paraId="59E5ABED" w14:textId="1A6FB2B6" w:rsidR="00963C47" w:rsidRPr="0098229D" w:rsidRDefault="003009A7" w:rsidP="002166A8">
      <w:r w:rsidRPr="0098229D">
        <w:t>AMI was deﬁned as elevation of cardiac biomarkers (troponin</w:t>
      </w:r>
      <w:r w:rsidR="00ED3E37" w:rsidRPr="0098229D">
        <w:t xml:space="preserve"> </w:t>
      </w:r>
      <w:r w:rsidRPr="0098229D">
        <w:t>T, troponin I, or creatine kinase-MB) and speciﬁc changes on the electrocardiogram or symptoms</w:t>
      </w:r>
      <w:r w:rsidR="00963C47" w:rsidRPr="0098229D">
        <w:t xml:space="preserve"> according to the third universal MI definition</w:t>
      </w:r>
      <w:r w:rsidR="00515536" w:rsidRPr="0098229D">
        <w:fldChar w:fldCharType="begin">
          <w:fldData xml:space="preserve">PEVuZE5vdGU+PENpdGU+PEF1dGhvcj5UaHlnZXNlbjwvQXV0aG9yPjxZZWFyPjIwMTI8L1llYXI+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</w:fldData>
        </w:fldChar>
      </w:r>
      <w:r w:rsidR="00FE7B98">
        <w:instrText xml:space="preserve"> ADDIN EN.CITE </w:instrText>
      </w:r>
      <w:r w:rsidR="00FE7B98">
        <w:fldChar w:fldCharType="begin">
          <w:fldData xml:space="preserve">PEVuZE5vdGU+PENpdGU+PEF1dGhvcj5UaHlnZXNlbjwvQXV0aG9yPjxZZWFyPjIwMTI8L1llYXI+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</w:fldData>
        </w:fldChar>
      </w:r>
      <w:r w:rsidR="00FE7B98">
        <w:instrText xml:space="preserve"> ADDIN EN.CITE.DATA </w:instrText>
      </w:r>
      <w:r w:rsidR="00FE7B98">
        <w:fldChar w:fldCharType="end"/>
      </w:r>
      <w:r w:rsidR="00515536" w:rsidRPr="0098229D">
        <w:fldChar w:fldCharType="separate"/>
      </w:r>
      <w:r w:rsidR="00FE7B98">
        <w:rPr>
          <w:noProof/>
        </w:rPr>
        <w:t>(25)</w:t>
      </w:r>
      <w:r w:rsidR="00515536" w:rsidRPr="0098229D">
        <w:fldChar w:fldCharType="end"/>
      </w:r>
      <w:r w:rsidRPr="0098229D">
        <w:t xml:space="preserve">. </w:t>
      </w:r>
      <w:r w:rsidR="004547F1" w:rsidRPr="0098229D">
        <w:t>All-cause death</w:t>
      </w:r>
      <w:r w:rsidRPr="0098229D">
        <w:t xml:space="preserve"> was deﬁned as death due to any cause. </w:t>
      </w:r>
      <w:r w:rsidR="00B413F1" w:rsidRPr="0098229D">
        <w:t>Revascularization</w:t>
      </w:r>
      <w:r w:rsidRPr="0098229D">
        <w:t xml:space="preserve"> was deﬁned as repeat PCI or coronary artery bypass graft surgery after the index procedure. </w:t>
      </w:r>
    </w:p>
    <w:p w14:paraId="0BE43722" w14:textId="7C761A8E" w:rsidR="00E34824" w:rsidRPr="0098229D" w:rsidRDefault="003009A7" w:rsidP="002166A8">
      <w:r w:rsidRPr="0098229D">
        <w:t>Medications were prescribed during hospitalization and discharge. Coronary artery angiography and PCI were performed by standard methods, and decision for detailed treatment was left to the physician's discretion.</w:t>
      </w:r>
    </w:p>
    <w:p w14:paraId="4D23BC69" w14:textId="6CD0721F" w:rsidR="00E34824" w:rsidRPr="00D30091" w:rsidRDefault="007019CA" w:rsidP="00981D1B">
      <w:pPr>
        <w:pStyle w:val="7"/>
        <w:spacing w:line="360" w:lineRule="auto"/>
        <w:rPr>
          <w:rFonts w:cstheme="majorHAnsi"/>
          <w:b/>
        </w:rPr>
      </w:pPr>
      <w:bookmarkStart w:id="25" w:name="header-n38"/>
      <w:bookmarkStart w:id="26" w:name="_Hlk514419212"/>
      <w:bookmarkEnd w:id="25"/>
      <w:r>
        <w:rPr>
          <w:rFonts w:cstheme="majorHAnsi"/>
          <w:b/>
        </w:rPr>
        <w:t xml:space="preserve">2.3 | </w:t>
      </w:r>
      <w:r w:rsidR="003009A7" w:rsidRPr="00D30091">
        <w:rPr>
          <w:rFonts w:cstheme="majorHAnsi"/>
          <w:b/>
        </w:rPr>
        <w:t xml:space="preserve">Statistical </w:t>
      </w:r>
      <w:r w:rsidR="006A7096" w:rsidRPr="00D30091">
        <w:rPr>
          <w:rFonts w:cstheme="majorHAnsi"/>
          <w:b/>
        </w:rPr>
        <w:t>a</w:t>
      </w:r>
      <w:r w:rsidR="003009A7" w:rsidRPr="00D30091">
        <w:rPr>
          <w:rFonts w:cstheme="majorHAnsi"/>
          <w:b/>
        </w:rPr>
        <w:t>nalysis</w:t>
      </w:r>
    </w:p>
    <w:p w14:paraId="60D6C073" w14:textId="2DF04973" w:rsidR="00266C1F" w:rsidRPr="0098229D" w:rsidRDefault="00266C1F" w:rsidP="002166A8">
      <w:r w:rsidRPr="0098229D">
        <w:t xml:space="preserve">All data were analyzed by using SPSS version 22.0 (SPSS Institute Inc. Cary, North Carolina). </w:t>
      </w:r>
      <w:r w:rsidRPr="0098229D">
        <w:rPr>
          <w:lang w:eastAsia="zh-CN"/>
        </w:rPr>
        <w:t>We used students-</w:t>
      </w:r>
      <w:r w:rsidRPr="0098229D">
        <w:rPr>
          <w:i/>
          <w:lang w:eastAsia="zh-CN"/>
        </w:rPr>
        <w:t>t</w:t>
      </w:r>
      <w:r w:rsidRPr="0098229D">
        <w:rPr>
          <w:lang w:eastAsia="zh-CN"/>
        </w:rPr>
        <w:t xml:space="preserve"> test or Mann-Whitney U tests for continuous variables and </w:t>
      </w:r>
      <w:r w:rsidRPr="0098229D">
        <w:t>chi-square tests for categorical variable. Survival curves were estimated by the Kaplan-Meier method and compared with the log-rank test. Multivariate analysis</w:t>
      </w:r>
      <w:r w:rsidR="00515122">
        <w:fldChar w:fldCharType="begin">
          <w:fldData xml:space="preserve">PEVuZE5vdGU+PENpdGU+PEF1dGhvcj5TdHVrZWw8L0F1dGhvcj48WWVhcj4yMDA3PC9ZZWFyPjxS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</w:fldData>
        </w:fldChar>
      </w:r>
      <w:r w:rsidR="00FE7B98">
        <w:instrText xml:space="preserve"> ADDIN EN.CITE </w:instrText>
      </w:r>
      <w:r w:rsidR="00FE7B98">
        <w:fldChar w:fldCharType="begin">
          <w:fldData xml:space="preserve">PEVuZE5vdGU+PENpdGU+PEF1dGhvcj5TdHVrZWw8L0F1dGhvcj48WWVhcj4yMDA3PC9ZZWFyPjxS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</w:fldData>
        </w:fldChar>
      </w:r>
      <w:r w:rsidR="00FE7B98">
        <w:instrText xml:space="preserve"> ADDIN EN.CITE.DATA </w:instrText>
      </w:r>
      <w:r w:rsidR="00FE7B98">
        <w:fldChar w:fldCharType="end"/>
      </w:r>
      <w:r w:rsidR="00515122">
        <w:fldChar w:fldCharType="separate"/>
      </w:r>
      <w:r w:rsidR="00FE7B98">
        <w:rPr>
          <w:noProof/>
        </w:rPr>
        <w:t>(26,27)</w:t>
      </w:r>
      <w:r w:rsidR="00515122">
        <w:fldChar w:fldCharType="end"/>
      </w:r>
      <w:r w:rsidRPr="0098229D">
        <w:t xml:space="preserve"> </w:t>
      </w:r>
      <w:r w:rsidR="00DD67FD" w:rsidRPr="0098229D">
        <w:t>was</w:t>
      </w:r>
      <w:r w:rsidRPr="0098229D">
        <w:t xml:space="preserve"> performed to reduce</w:t>
      </w:r>
      <w:r w:rsidRPr="0098229D">
        <w:rPr>
          <w:lang w:eastAsia="zh-CN"/>
        </w:rPr>
        <w:t xml:space="preserve"> </w:t>
      </w:r>
      <w:r w:rsidRPr="0098229D">
        <w:t xml:space="preserve">potential bias. </w:t>
      </w:r>
      <w:bookmarkStart w:id="27" w:name="_Hlk514707261"/>
      <w:bookmarkStart w:id="28" w:name="_Hlk514703312"/>
      <w:r w:rsidR="001715C2" w:rsidRPr="0098229D">
        <w:t>Propensity score-matching analysis</w:t>
      </w:r>
      <w:bookmarkEnd w:id="27"/>
      <w:r w:rsidR="00515122">
        <w:fldChar w:fldCharType="begin">
          <w:fldData xml:space="preserve">PEVuZE5vdGU+PENpdGU+PEF1dGhvcj5BZ29yaXRzYXM8L0F1dGhvcj48WWVhcj4yMDE3PC9ZZWFy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</w:fldData>
        </w:fldChar>
      </w:r>
      <w:r w:rsidR="00FE7B98">
        <w:instrText xml:space="preserve"> ADDIN EN.CITE </w:instrText>
      </w:r>
      <w:r w:rsidR="00FE7B98">
        <w:fldChar w:fldCharType="begin">
          <w:fldData xml:space="preserve">PEVuZE5vdGU+PENpdGU+PEF1dGhvcj5BZ29yaXRzYXM8L0F1dGhvcj48WWVhcj4yMDE3PC9ZZWFy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</w:fldData>
        </w:fldChar>
      </w:r>
      <w:r w:rsidR="00FE7B98">
        <w:instrText xml:space="preserve"> ADDIN EN.CITE.DATA </w:instrText>
      </w:r>
      <w:r w:rsidR="00FE7B98">
        <w:fldChar w:fldCharType="end"/>
      </w:r>
      <w:r w:rsidR="00515122">
        <w:fldChar w:fldCharType="separate"/>
      </w:r>
      <w:r w:rsidR="00FE7B98">
        <w:rPr>
          <w:noProof/>
        </w:rPr>
        <w:t>(27)</w:t>
      </w:r>
      <w:r w:rsidR="00515122">
        <w:fldChar w:fldCharType="end"/>
      </w:r>
      <w:r w:rsidR="001715C2" w:rsidRPr="0098229D">
        <w:t xml:space="preserve"> was also performed as a sensitivity analysis</w:t>
      </w:r>
      <w:bookmarkEnd w:id="28"/>
      <w:r w:rsidR="001715C2" w:rsidRPr="0098229D">
        <w:t xml:space="preserve">. </w:t>
      </w:r>
      <w:r w:rsidRPr="0098229D">
        <w:t xml:space="preserve">All tests were 2-tailed and </w:t>
      </w:r>
      <w:r w:rsidRPr="0098229D">
        <w:rPr>
          <w:i/>
        </w:rPr>
        <w:t>p</w:t>
      </w:r>
      <w:r w:rsidRPr="0098229D">
        <w:t xml:space="preserve"> &lt; 0.05 represents</w:t>
      </w:r>
      <w:r w:rsidRPr="0098229D" w:rsidDel="00D336D9">
        <w:t xml:space="preserve"> </w:t>
      </w:r>
      <w:r w:rsidRPr="0098229D">
        <w:t>signiﬁcant.</w:t>
      </w:r>
    </w:p>
    <w:p w14:paraId="7D504CE6" w14:textId="3F03AB98" w:rsidR="002F2BA4" w:rsidRPr="0098229D" w:rsidRDefault="003009A7" w:rsidP="002166A8">
      <w:pPr>
        <w:rPr>
          <w:color w:val="333333"/>
          <w:shd w:val="clear" w:color="auto" w:fill="FFFFFF"/>
        </w:rPr>
      </w:pPr>
      <w:r w:rsidRPr="0098229D">
        <w:t>To evaluate the independent effect of baseline LDL-C level on clinical outcomes, multivariable-adjusted Cox proportional hazard model analysis was</w:t>
      </w:r>
      <w:r w:rsidR="00574987" w:rsidRPr="0098229D">
        <w:t xml:space="preserve"> estimated and the covariates were significant on univariate analysis or clinically relevant. C</w:t>
      </w:r>
      <w:r w:rsidRPr="0098229D">
        <w:t>ovariates</w:t>
      </w:r>
      <w:r w:rsidR="00574987" w:rsidRPr="0098229D">
        <w:t xml:space="preserve"> </w:t>
      </w:r>
      <w:r w:rsidR="00193184" w:rsidRPr="0098229D">
        <w:rPr>
          <w:color w:val="333333"/>
          <w:shd w:val="clear" w:color="auto" w:fill="FFFFFF"/>
        </w:rPr>
        <w:t xml:space="preserve">included </w:t>
      </w:r>
      <w:r w:rsidR="00574987" w:rsidRPr="0098229D">
        <w:rPr>
          <w:color w:val="333333"/>
          <w:shd w:val="clear" w:color="auto" w:fill="FFFFFF"/>
        </w:rPr>
        <w:t xml:space="preserve">in model were </w:t>
      </w:r>
      <w:r w:rsidR="00193184" w:rsidRPr="0098229D">
        <w:rPr>
          <w:color w:val="333333"/>
          <w:shd w:val="clear" w:color="auto" w:fill="FFFFFF"/>
        </w:rPr>
        <w:t xml:space="preserve">age, </w:t>
      </w:r>
      <w:r w:rsidR="00574987" w:rsidRPr="0098229D">
        <w:rPr>
          <w:color w:val="333333"/>
          <w:shd w:val="clear" w:color="auto" w:fill="FFFFFF"/>
        </w:rPr>
        <w:t xml:space="preserve">gender, </w:t>
      </w:r>
      <w:r w:rsidR="00193184" w:rsidRPr="0098229D">
        <w:rPr>
          <w:color w:val="333333"/>
          <w:shd w:val="clear" w:color="auto" w:fill="FFFFFF"/>
        </w:rPr>
        <w:t xml:space="preserve">hypertension, </w:t>
      </w:r>
      <w:r w:rsidR="00193184" w:rsidRPr="0098229D">
        <w:rPr>
          <w:rFonts w:eastAsia="DengXian"/>
          <w:color w:val="333333"/>
        </w:rPr>
        <w:t>current smoker</w:t>
      </w:r>
      <w:r w:rsidR="00193184" w:rsidRPr="0098229D">
        <w:rPr>
          <w:color w:val="333333"/>
          <w:shd w:val="clear" w:color="auto" w:fill="FFFFFF"/>
        </w:rPr>
        <w:t>, ACS</w:t>
      </w:r>
      <w:r w:rsidR="00574987" w:rsidRPr="0098229D">
        <w:rPr>
          <w:color w:val="333333"/>
          <w:shd w:val="clear" w:color="auto" w:fill="FFFFFF"/>
        </w:rPr>
        <w:t>,</w:t>
      </w:r>
      <w:r w:rsidR="00193184" w:rsidRPr="0098229D">
        <w:rPr>
          <w:color w:val="333333"/>
          <w:shd w:val="clear" w:color="auto" w:fill="FFFFFF"/>
        </w:rPr>
        <w:t xml:space="preserve"> </w:t>
      </w:r>
      <w:r w:rsidR="00193184" w:rsidRPr="0098229D">
        <w:rPr>
          <w:color w:val="333333"/>
          <w:shd w:val="clear" w:color="auto" w:fill="FFFFFF"/>
        </w:rPr>
        <w:lastRenderedPageBreak/>
        <w:t>eGFR</w:t>
      </w:r>
      <w:r w:rsidR="00574987" w:rsidRPr="0098229D">
        <w:rPr>
          <w:color w:val="333333"/>
          <w:shd w:val="clear" w:color="auto" w:fill="FFFFFF"/>
        </w:rPr>
        <w:t xml:space="preserve">, </w:t>
      </w:r>
      <w:r w:rsidR="00193184" w:rsidRPr="0098229D">
        <w:rPr>
          <w:rFonts w:eastAsia="DengXian"/>
          <w:color w:val="000000"/>
        </w:rPr>
        <w:t>left anterior descending, left circum</w:t>
      </w:r>
      <w:r w:rsidR="00193184" w:rsidRPr="0098229D">
        <w:rPr>
          <w:rFonts w:eastAsia="MS Gothic"/>
          <w:color w:val="000000"/>
        </w:rPr>
        <w:t>ﬂ</w:t>
      </w:r>
      <w:r w:rsidR="00193184" w:rsidRPr="0098229D">
        <w:rPr>
          <w:rFonts w:eastAsia="DengXian"/>
          <w:color w:val="000000"/>
        </w:rPr>
        <w:t>ex, right coronary artery, stent length, primary PCI, coronary calcification</w:t>
      </w:r>
      <w:r w:rsidR="00900D10" w:rsidRPr="0098229D">
        <w:rPr>
          <w:rFonts w:eastAsia="DengXian"/>
          <w:color w:val="000000"/>
        </w:rPr>
        <w:t xml:space="preserve">, </w:t>
      </w:r>
      <w:proofErr w:type="spellStart"/>
      <w:r w:rsidR="00193184" w:rsidRPr="0098229D">
        <w:rPr>
          <w:color w:val="333333"/>
          <w:shd w:val="clear" w:color="auto" w:fill="FFFFFF"/>
        </w:rPr>
        <w:t>clopidogrel</w:t>
      </w:r>
      <w:proofErr w:type="spellEnd"/>
      <w:r w:rsidR="00193184" w:rsidRPr="0098229D">
        <w:rPr>
          <w:color w:val="333333"/>
          <w:shd w:val="clear" w:color="auto" w:fill="FFFFFF"/>
        </w:rPr>
        <w:t xml:space="preserve">, </w:t>
      </w:r>
      <w:r w:rsidR="00193184" w:rsidRPr="0098229D">
        <w:rPr>
          <w:rFonts w:eastAsia="DengXian"/>
          <w:color w:val="333333"/>
        </w:rPr>
        <w:t>warfarin</w:t>
      </w:r>
      <w:r w:rsidR="00193184" w:rsidRPr="0098229D">
        <w:rPr>
          <w:color w:val="333333"/>
          <w:shd w:val="clear" w:color="auto" w:fill="FFFFFF"/>
        </w:rPr>
        <w:t xml:space="preserve">, </w:t>
      </w:r>
      <w:r w:rsidR="00193184" w:rsidRPr="0098229D">
        <w:rPr>
          <w:rFonts w:eastAsia="DengXian"/>
          <w:color w:val="333333"/>
        </w:rPr>
        <w:t>statin</w:t>
      </w:r>
      <w:r w:rsidR="00193184" w:rsidRPr="0098229D">
        <w:rPr>
          <w:color w:val="333333"/>
          <w:shd w:val="clear" w:color="auto" w:fill="FFFFFF"/>
        </w:rPr>
        <w:t xml:space="preserve">, </w:t>
      </w:r>
      <w:r w:rsidR="00193184" w:rsidRPr="0098229D">
        <w:rPr>
          <w:rFonts w:eastAsia="DengXian"/>
          <w:color w:val="333333"/>
        </w:rPr>
        <w:t>fibrates</w:t>
      </w:r>
      <w:r w:rsidR="00193184" w:rsidRPr="0098229D">
        <w:rPr>
          <w:color w:val="333333"/>
          <w:shd w:val="clear" w:color="auto" w:fill="FFFFFF"/>
        </w:rPr>
        <w:t>, e</w:t>
      </w:r>
      <w:r w:rsidR="002F2BA4" w:rsidRPr="0098229D">
        <w:rPr>
          <w:color w:val="333333"/>
          <w:shd w:val="clear" w:color="auto" w:fill="FFFFFF"/>
        </w:rPr>
        <w:t>zetimibe</w:t>
      </w:r>
      <w:r w:rsidR="00900D10" w:rsidRPr="0098229D">
        <w:rPr>
          <w:color w:val="333333"/>
          <w:shd w:val="clear" w:color="auto" w:fill="FFFFFF"/>
        </w:rPr>
        <w:t xml:space="preserve"> </w:t>
      </w:r>
      <w:r w:rsidR="00193184" w:rsidRPr="0098229D">
        <w:rPr>
          <w:color w:val="333333"/>
          <w:shd w:val="clear" w:color="auto" w:fill="FFFFFF"/>
        </w:rPr>
        <w:t xml:space="preserve">and LDL-C </w:t>
      </w:r>
      <w:r w:rsidR="00900D10" w:rsidRPr="0098229D">
        <w:rPr>
          <w:color w:val="333333"/>
          <w:shd w:val="clear" w:color="auto" w:fill="FFFFFF"/>
        </w:rPr>
        <w:t xml:space="preserve">level </w:t>
      </w:r>
      <w:r w:rsidR="00193184" w:rsidRPr="0098229D">
        <w:rPr>
          <w:color w:val="333333"/>
          <w:shd w:val="clear" w:color="auto" w:fill="FFFFFF"/>
        </w:rPr>
        <w:t>during follow-up.</w:t>
      </w:r>
    </w:p>
    <w:p w14:paraId="7454468F" w14:textId="1B44BD76" w:rsidR="001A1077" w:rsidRPr="0098229D" w:rsidRDefault="002F2BA4" w:rsidP="002166A8">
      <w:r w:rsidRPr="0098229D">
        <w:t xml:space="preserve">Propensity scores were estimated by logistic-regression analysis that included covariates such as age, gender, </w:t>
      </w:r>
      <w:r w:rsidR="00F11AF0" w:rsidRPr="0098229D">
        <w:rPr>
          <w:rFonts w:eastAsia="DengXian"/>
          <w:color w:val="171717"/>
        </w:rPr>
        <w:t>h</w:t>
      </w:r>
      <w:r w:rsidRPr="0098229D">
        <w:rPr>
          <w:rFonts w:eastAsia="DengXian"/>
          <w:color w:val="171717"/>
        </w:rPr>
        <w:t>ypertension</w:t>
      </w:r>
      <w:r w:rsidR="00F11AF0" w:rsidRPr="0098229D">
        <w:rPr>
          <w:rFonts w:eastAsia="DengXian"/>
          <w:color w:val="171717"/>
        </w:rPr>
        <w:t>, ACS, eGFR</w:t>
      </w:r>
      <w:r w:rsidR="00F11AF0" w:rsidRPr="0098229D">
        <w:rPr>
          <w:color w:val="1D1B11" w:themeColor="background2" w:themeShade="1A"/>
          <w:shd w:val="clear" w:color="auto" w:fill="FFFFFF"/>
        </w:rPr>
        <w:t xml:space="preserve">, </w:t>
      </w:r>
      <w:r w:rsidR="00334646" w:rsidRPr="0098229D">
        <w:rPr>
          <w:rFonts w:eastAsia="DengXian"/>
          <w:color w:val="171717"/>
        </w:rPr>
        <w:t>l</w:t>
      </w:r>
      <w:r w:rsidR="00F11AF0" w:rsidRPr="0098229D">
        <w:rPr>
          <w:rFonts w:eastAsia="DengXian"/>
          <w:color w:val="171717"/>
        </w:rPr>
        <w:t>eft circumﬂex</w:t>
      </w:r>
      <w:r w:rsidR="00961919" w:rsidRPr="0098229D">
        <w:rPr>
          <w:rFonts w:eastAsia="DengXian"/>
          <w:color w:val="171717"/>
        </w:rPr>
        <w:t xml:space="preserve"> (</w:t>
      </w:r>
      <w:r w:rsidR="00334646" w:rsidRPr="0098229D">
        <w:rPr>
          <w:rFonts w:eastAsia="DengXian"/>
          <w:color w:val="171717"/>
        </w:rPr>
        <w:t>c</w:t>
      </w:r>
      <w:r w:rsidR="00961919" w:rsidRPr="0098229D">
        <w:rPr>
          <w:rFonts w:eastAsia="DengXian"/>
          <w:color w:val="171717"/>
        </w:rPr>
        <w:t>ulprit vessel)</w:t>
      </w:r>
      <w:r w:rsidR="00F11AF0" w:rsidRPr="0098229D">
        <w:rPr>
          <w:rFonts w:eastAsia="DengXian"/>
          <w:color w:val="171717"/>
        </w:rPr>
        <w:t>,</w:t>
      </w:r>
      <w:r w:rsidR="00F11AF0" w:rsidRPr="0098229D">
        <w:t xml:space="preserve"> </w:t>
      </w:r>
      <w:r w:rsidR="00334646" w:rsidRPr="0098229D">
        <w:rPr>
          <w:rFonts w:eastAsia="DengXian"/>
          <w:color w:val="171717"/>
        </w:rPr>
        <w:t>p</w:t>
      </w:r>
      <w:r w:rsidR="00961919" w:rsidRPr="0098229D">
        <w:rPr>
          <w:rFonts w:eastAsia="DengXian"/>
          <w:color w:val="171717"/>
        </w:rPr>
        <w:t>rimary PCI</w:t>
      </w:r>
      <w:r w:rsidRPr="0098229D">
        <w:t xml:space="preserve">, </w:t>
      </w:r>
      <w:r w:rsidR="00334646" w:rsidRPr="0098229D">
        <w:rPr>
          <w:rFonts w:eastAsia="DengXian"/>
          <w:color w:val="171717"/>
        </w:rPr>
        <w:t>e</w:t>
      </w:r>
      <w:r w:rsidR="00961919" w:rsidRPr="0098229D">
        <w:rPr>
          <w:rFonts w:eastAsia="DengXian"/>
          <w:color w:val="171717"/>
        </w:rPr>
        <w:t>zetimibe</w:t>
      </w:r>
      <w:r w:rsidR="00961919" w:rsidRPr="0098229D">
        <w:t>,</w:t>
      </w:r>
      <w:r w:rsidR="00334646" w:rsidRPr="0098229D">
        <w:t xml:space="preserve"> </w:t>
      </w:r>
      <w:r w:rsidR="00334646" w:rsidRPr="0098229D">
        <w:rPr>
          <w:rFonts w:eastAsia="DengXian"/>
          <w:color w:val="171717"/>
        </w:rPr>
        <w:t xml:space="preserve">beta-blocker, </w:t>
      </w:r>
      <w:r w:rsidR="00961919" w:rsidRPr="0098229D">
        <w:rPr>
          <w:color w:val="1D1B11" w:themeColor="background2" w:themeShade="1A"/>
        </w:rPr>
        <w:t>trigly</w:t>
      </w:r>
      <w:r w:rsidR="00900D10" w:rsidRPr="0098229D">
        <w:rPr>
          <w:color w:val="1D1B11" w:themeColor="background2" w:themeShade="1A"/>
        </w:rPr>
        <w:t>c</w:t>
      </w:r>
      <w:r w:rsidR="00961919" w:rsidRPr="0098229D">
        <w:rPr>
          <w:color w:val="1D1B11" w:themeColor="background2" w:themeShade="1A"/>
        </w:rPr>
        <w:t>eride</w:t>
      </w:r>
      <w:r w:rsidR="00334646" w:rsidRPr="0098229D">
        <w:rPr>
          <w:color w:val="1D1B11" w:themeColor="background2" w:themeShade="1A"/>
        </w:rPr>
        <w:t xml:space="preserve">, </w:t>
      </w:r>
      <w:r w:rsidR="00334646" w:rsidRPr="0098229D">
        <w:t xml:space="preserve">and </w:t>
      </w:r>
      <w:r w:rsidRPr="0098229D">
        <w:t>HDL</w:t>
      </w:r>
      <w:r w:rsidR="00900D10" w:rsidRPr="0098229D">
        <w:t>-C</w:t>
      </w:r>
      <w:r w:rsidR="00334646" w:rsidRPr="0098229D">
        <w:rPr>
          <w:rFonts w:eastAsia="DengXian"/>
          <w:color w:val="171717"/>
        </w:rPr>
        <w:t>.</w:t>
      </w:r>
      <w:r w:rsidR="002D2FBC" w:rsidRPr="0098229D">
        <w:t xml:space="preserve"> </w:t>
      </w:r>
      <w:r w:rsidR="002D2FBC" w:rsidRPr="0098229D">
        <w:rPr>
          <w:rFonts w:eastAsia="DengXian"/>
          <w:color w:val="171717"/>
        </w:rPr>
        <w:t>A 1:1 matching was done with the greedy algorithm and we used the nearest neighbor method in patients with an individual propensity score.</w:t>
      </w:r>
      <w:r w:rsidR="002D2FBC" w:rsidRPr="0098229D">
        <w:t xml:space="preserve"> </w:t>
      </w:r>
      <w:r w:rsidR="00EC6250" w:rsidRPr="0098229D">
        <w:rPr>
          <w:rFonts w:eastAsia="DengXian"/>
          <w:color w:val="171717"/>
        </w:rPr>
        <w:t xml:space="preserve">In matched </w:t>
      </w:r>
      <w:r w:rsidR="00121BB0" w:rsidRPr="0098229D">
        <w:rPr>
          <w:rFonts w:eastAsia="DengXian"/>
          <w:color w:val="171717"/>
        </w:rPr>
        <w:t xml:space="preserve">population, we </w:t>
      </w:r>
      <w:r w:rsidR="0039626E" w:rsidRPr="0098229D">
        <w:rPr>
          <w:rFonts w:eastAsia="DengXian"/>
          <w:color w:val="171717"/>
        </w:rPr>
        <w:t xml:space="preserve">also </w:t>
      </w:r>
      <w:r w:rsidR="002D2FBC" w:rsidRPr="0098229D">
        <w:rPr>
          <w:rFonts w:eastAsia="DengXian"/>
          <w:color w:val="171717"/>
        </w:rPr>
        <w:t xml:space="preserve">used </w:t>
      </w:r>
      <w:r w:rsidR="001A1077" w:rsidRPr="0098229D">
        <w:t xml:space="preserve">multivariable-adjusted Cox proportional hazard model </w:t>
      </w:r>
      <w:r w:rsidR="002D2FBC" w:rsidRPr="0098229D">
        <w:rPr>
          <w:rFonts w:eastAsia="DengXian"/>
          <w:color w:val="171717"/>
        </w:rPr>
        <w:t>analysis</w:t>
      </w:r>
      <w:r w:rsidR="00121BB0" w:rsidRPr="0098229D">
        <w:rPr>
          <w:rFonts w:eastAsia="DengXian"/>
          <w:color w:val="171717"/>
        </w:rPr>
        <w:t xml:space="preserve">, </w:t>
      </w:r>
      <w:r w:rsidR="0039626E" w:rsidRPr="0098229D">
        <w:t xml:space="preserve">covariates </w:t>
      </w:r>
      <w:r w:rsidR="0039626E" w:rsidRPr="0098229D">
        <w:rPr>
          <w:color w:val="333333"/>
          <w:shd w:val="clear" w:color="auto" w:fill="FFFFFF"/>
        </w:rPr>
        <w:t>included in model were</w:t>
      </w:r>
      <w:r w:rsidR="0039626E" w:rsidRPr="0098229D">
        <w:rPr>
          <w:rFonts w:eastAsia="DengXian"/>
          <w:color w:val="171717"/>
        </w:rPr>
        <w:t xml:space="preserve"> </w:t>
      </w:r>
      <w:r w:rsidR="001A1077" w:rsidRPr="0098229D">
        <w:rPr>
          <w:color w:val="1D1B11" w:themeColor="background2" w:themeShade="1A"/>
        </w:rPr>
        <w:t>trigly</w:t>
      </w:r>
      <w:r w:rsidR="00EB2A7F" w:rsidRPr="0098229D">
        <w:rPr>
          <w:color w:val="1D1B11" w:themeColor="background2" w:themeShade="1A"/>
        </w:rPr>
        <w:t>c</w:t>
      </w:r>
      <w:r w:rsidR="001A1077" w:rsidRPr="0098229D">
        <w:rPr>
          <w:color w:val="1D1B11" w:themeColor="background2" w:themeShade="1A"/>
        </w:rPr>
        <w:t>eride</w:t>
      </w:r>
      <w:r w:rsidR="00EB2A7F" w:rsidRPr="0098229D">
        <w:rPr>
          <w:color w:val="1D1B11" w:themeColor="background2" w:themeShade="1A"/>
          <w:shd w:val="clear" w:color="auto" w:fill="FFFFFF"/>
        </w:rPr>
        <w:t xml:space="preserve">, </w:t>
      </w:r>
      <w:r w:rsidR="001A1077" w:rsidRPr="0098229D">
        <w:rPr>
          <w:color w:val="1D1B11" w:themeColor="background2" w:themeShade="1A"/>
          <w:shd w:val="clear" w:color="auto" w:fill="FFFFFF"/>
        </w:rPr>
        <w:t>ACS</w:t>
      </w:r>
      <w:r w:rsidR="00EB2A7F" w:rsidRPr="0098229D">
        <w:rPr>
          <w:color w:val="1D1B11" w:themeColor="background2" w:themeShade="1A"/>
          <w:shd w:val="clear" w:color="auto" w:fill="FFFFFF"/>
        </w:rPr>
        <w:t xml:space="preserve">, </w:t>
      </w:r>
      <w:r w:rsidR="001A1077" w:rsidRPr="0098229D">
        <w:rPr>
          <w:rFonts w:eastAsia="DengXian"/>
          <w:color w:val="171717"/>
        </w:rPr>
        <w:t>multivessel coronary disease</w:t>
      </w:r>
      <w:r w:rsidR="001A1077" w:rsidRPr="0098229D">
        <w:rPr>
          <w:rFonts w:eastAsia="DengXian"/>
          <w:color w:val="1D1B11" w:themeColor="background2" w:themeShade="1A"/>
        </w:rPr>
        <w:t>, left anterior descending, right coronary artery, stent length</w:t>
      </w:r>
      <w:r w:rsidR="00EB2A7F" w:rsidRPr="0098229D">
        <w:rPr>
          <w:color w:val="1D1B11" w:themeColor="background2" w:themeShade="1A"/>
          <w:shd w:val="clear" w:color="auto" w:fill="FFFFFF"/>
        </w:rPr>
        <w:t xml:space="preserve">, </w:t>
      </w:r>
      <w:r w:rsidR="001A1077" w:rsidRPr="0098229D">
        <w:rPr>
          <w:rFonts w:eastAsia="DengXian"/>
          <w:color w:val="1D1B11" w:themeColor="background2" w:themeShade="1A"/>
        </w:rPr>
        <w:t>statin</w:t>
      </w:r>
      <w:r w:rsidR="001A1077" w:rsidRPr="0098229D">
        <w:rPr>
          <w:color w:val="1D1B11" w:themeColor="background2" w:themeShade="1A"/>
          <w:shd w:val="clear" w:color="auto" w:fill="FFFFFF"/>
        </w:rPr>
        <w:t xml:space="preserve">, </w:t>
      </w:r>
      <w:r w:rsidR="001A1077" w:rsidRPr="0098229D">
        <w:rPr>
          <w:rFonts w:eastAsia="DengXian"/>
          <w:color w:val="1D1B11" w:themeColor="background2" w:themeShade="1A"/>
        </w:rPr>
        <w:t>fibrates</w:t>
      </w:r>
      <w:r w:rsidR="001A1077" w:rsidRPr="0098229D">
        <w:rPr>
          <w:color w:val="1D1B11" w:themeColor="background2" w:themeShade="1A"/>
          <w:shd w:val="clear" w:color="auto" w:fill="FFFFFF"/>
        </w:rPr>
        <w:t>, ezetimibe</w:t>
      </w:r>
      <w:r w:rsidR="00EB2A7F" w:rsidRPr="0098229D">
        <w:rPr>
          <w:color w:val="1D1B11" w:themeColor="background2" w:themeShade="1A"/>
          <w:shd w:val="clear" w:color="auto" w:fill="FFFFFF"/>
        </w:rPr>
        <w:t xml:space="preserve"> </w:t>
      </w:r>
      <w:r w:rsidR="001A1077" w:rsidRPr="0098229D">
        <w:rPr>
          <w:color w:val="1D1B11" w:themeColor="background2" w:themeShade="1A"/>
          <w:shd w:val="clear" w:color="auto" w:fill="FFFFFF"/>
        </w:rPr>
        <w:t xml:space="preserve">and LDL-C </w:t>
      </w:r>
      <w:r w:rsidR="00EB2A7F" w:rsidRPr="0098229D">
        <w:rPr>
          <w:color w:val="1D1B11" w:themeColor="background2" w:themeShade="1A"/>
          <w:shd w:val="clear" w:color="auto" w:fill="FFFFFF"/>
        </w:rPr>
        <w:t xml:space="preserve">level </w:t>
      </w:r>
      <w:r w:rsidR="001A1077" w:rsidRPr="0098229D">
        <w:rPr>
          <w:color w:val="1D1B11" w:themeColor="background2" w:themeShade="1A"/>
          <w:shd w:val="clear" w:color="auto" w:fill="FFFFFF"/>
        </w:rPr>
        <w:t>during follow-up.</w:t>
      </w:r>
    </w:p>
    <w:p w14:paraId="6CA6AE86" w14:textId="413981C0" w:rsidR="00E34824" w:rsidRPr="00D30091" w:rsidRDefault="007019CA" w:rsidP="00AA6AA3">
      <w:pPr>
        <w:pStyle w:val="6"/>
        <w:spacing w:line="360" w:lineRule="auto"/>
        <w:rPr>
          <w:rFonts w:cstheme="majorHAnsi"/>
          <w:sz w:val="28"/>
          <w:szCs w:val="24"/>
        </w:rPr>
      </w:pPr>
      <w:bookmarkStart w:id="29" w:name="header-n41"/>
      <w:bookmarkStart w:id="30" w:name="_Hlk514419244"/>
      <w:bookmarkEnd w:id="21"/>
      <w:bookmarkEnd w:id="22"/>
      <w:bookmarkEnd w:id="26"/>
      <w:bookmarkEnd w:id="29"/>
      <w:r>
        <w:rPr>
          <w:rFonts w:cstheme="majorHAnsi"/>
          <w:sz w:val="28"/>
          <w:szCs w:val="24"/>
        </w:rPr>
        <w:t xml:space="preserve">3 | </w:t>
      </w:r>
      <w:r w:rsidR="003009A7" w:rsidRPr="00D30091">
        <w:rPr>
          <w:rFonts w:cstheme="majorHAnsi"/>
          <w:sz w:val="28"/>
          <w:szCs w:val="24"/>
        </w:rPr>
        <w:t>R</w:t>
      </w:r>
      <w:r>
        <w:rPr>
          <w:rFonts w:cstheme="majorHAnsi"/>
          <w:sz w:val="28"/>
          <w:szCs w:val="24"/>
        </w:rPr>
        <w:t>ESULTS</w:t>
      </w:r>
    </w:p>
    <w:p w14:paraId="518231B5" w14:textId="5CC10370" w:rsidR="00E34824" w:rsidRPr="00D30091" w:rsidRDefault="007019CA" w:rsidP="00981D1B">
      <w:pPr>
        <w:pStyle w:val="7"/>
        <w:spacing w:line="360" w:lineRule="auto"/>
        <w:rPr>
          <w:rFonts w:cstheme="majorHAnsi"/>
          <w:b/>
        </w:rPr>
      </w:pPr>
      <w:bookmarkStart w:id="31" w:name="header-n42"/>
      <w:bookmarkEnd w:id="31"/>
      <w:r>
        <w:rPr>
          <w:rFonts w:cstheme="majorHAnsi"/>
          <w:b/>
        </w:rPr>
        <w:t xml:space="preserve">3.1 | </w:t>
      </w:r>
      <w:r w:rsidR="003009A7" w:rsidRPr="00D30091">
        <w:rPr>
          <w:rFonts w:cstheme="majorHAnsi"/>
          <w:b/>
        </w:rPr>
        <w:t>Baseline demographics</w:t>
      </w:r>
      <w:r w:rsidR="001715C2" w:rsidRPr="00D30091">
        <w:rPr>
          <w:rFonts w:cstheme="majorHAnsi"/>
          <w:b/>
        </w:rPr>
        <w:t xml:space="preserve"> and angiographic findings</w:t>
      </w:r>
    </w:p>
    <w:p w14:paraId="164CA04B" w14:textId="743FB55C" w:rsidR="00775BE1" w:rsidRPr="0098229D" w:rsidRDefault="00775BE1" w:rsidP="002166A8">
      <w:r w:rsidRPr="0098229D">
        <w:t xml:space="preserve">As shown in </w:t>
      </w:r>
      <w:r w:rsidR="003823BB">
        <w:t>Figure</w:t>
      </w:r>
      <w:r w:rsidR="002938CF">
        <w:t xml:space="preserve"> </w:t>
      </w:r>
      <w:r w:rsidRPr="0098229D">
        <w:t xml:space="preserve">1, finally, totaling </w:t>
      </w:r>
      <w:r w:rsidR="00722709" w:rsidRPr="0098229D">
        <w:t>2056</w:t>
      </w:r>
      <w:r w:rsidRPr="0098229D">
        <w:t xml:space="preserve"> patients undergoing PCI during 2014-201</w:t>
      </w:r>
      <w:r w:rsidR="00016756">
        <w:t>6</w:t>
      </w:r>
      <w:r w:rsidRPr="0098229D">
        <w:t xml:space="preserve"> were included, </w:t>
      </w:r>
      <w:r w:rsidR="00DA500E" w:rsidRPr="0098229D">
        <w:t>2</w:t>
      </w:r>
      <w:r w:rsidRPr="0098229D">
        <w:t xml:space="preserve">61 patients were lost to follow up, 1795 were analysis, 1202 patients in low-LDL-C group (LDL-C &lt; 100 mg/dl) and 593 </w:t>
      </w:r>
      <w:r w:rsidRPr="0098229D">
        <w:rPr>
          <w:lang w:eastAsia="zh-CN"/>
        </w:rPr>
        <w:t>in</w:t>
      </w:r>
      <w:r w:rsidRPr="0098229D">
        <w:t xml:space="preserve"> high-LDL-C group (LDL-C ≥ 100 mg/dl)</w:t>
      </w:r>
      <w:r w:rsidRPr="0098229D">
        <w:rPr>
          <w:lang w:eastAsia="zh-CN"/>
        </w:rPr>
        <w:t>.</w:t>
      </w:r>
      <w:r w:rsidRPr="0098229D">
        <w:t xml:space="preserve"> The median follow-up was 20.2 months (range from </w:t>
      </w:r>
      <w:bookmarkStart w:id="32" w:name="OLE_LINK12"/>
      <w:r w:rsidRPr="0098229D">
        <w:t>9-39.6 months</w:t>
      </w:r>
      <w:bookmarkEnd w:id="32"/>
      <w:r w:rsidRPr="0098229D">
        <w:t xml:space="preserve">). </w:t>
      </w:r>
    </w:p>
    <w:p w14:paraId="229C67C7" w14:textId="2D8E5191" w:rsidR="00236500" w:rsidRPr="0098229D" w:rsidRDefault="003D3A65" w:rsidP="002166A8">
      <w:r w:rsidRPr="0098229D">
        <w:t>Baseline clinical characteristics and angiographic ﬁndings were</w:t>
      </w:r>
      <w:r w:rsidRPr="0098229D">
        <w:rPr>
          <w:lang w:eastAsia="zh-CN"/>
        </w:rPr>
        <w:t xml:space="preserve"> </w:t>
      </w:r>
      <w:r w:rsidRPr="0098229D">
        <w:t>shown in Table 1, Table 2, Table 3</w:t>
      </w:r>
      <w:r w:rsidRPr="0098229D">
        <w:rPr>
          <w:lang w:eastAsia="zh-CN"/>
        </w:rPr>
        <w:t xml:space="preserve"> and Table 4</w:t>
      </w:r>
      <w:r w:rsidRPr="0098229D">
        <w:t>.</w:t>
      </w:r>
      <w:r w:rsidR="0063665A" w:rsidRPr="0098229D">
        <w:t xml:space="preserve"> </w:t>
      </w:r>
      <w:r w:rsidR="003009A7" w:rsidRPr="0098229D">
        <w:t>The</w:t>
      </w:r>
      <w:r w:rsidR="0063665A" w:rsidRPr="0098229D">
        <w:t xml:space="preserve"> </w:t>
      </w:r>
      <w:r w:rsidR="003009A7" w:rsidRPr="0098229D">
        <w:t>mean age of the patients was 64.9 ± 10.6 years</w:t>
      </w:r>
      <w:r w:rsidR="00BA2684" w:rsidRPr="0098229D">
        <w:t xml:space="preserve">, </w:t>
      </w:r>
      <w:r w:rsidR="003009A7" w:rsidRPr="0098229D">
        <w:t>72.4% were men</w:t>
      </w:r>
      <w:r w:rsidR="00BA2684" w:rsidRPr="0098229D">
        <w:t xml:space="preserve"> and 22.3% had diabetes mellitus</w:t>
      </w:r>
      <w:r w:rsidR="003009A7" w:rsidRPr="0098229D">
        <w:t xml:space="preserve">. Overall, patients in </w:t>
      </w:r>
      <w:r w:rsidR="00B413F1" w:rsidRPr="0098229D">
        <w:t>high-LDL-C group</w:t>
      </w:r>
      <w:r w:rsidR="003009A7" w:rsidRPr="0098229D">
        <w:t xml:space="preserve"> had relatively high</w:t>
      </w:r>
      <w:r w:rsidR="00112E5E" w:rsidRPr="0098229D">
        <w:t>er</w:t>
      </w:r>
      <w:r w:rsidR="00D8664F" w:rsidRPr="0098229D">
        <w:t xml:space="preserve"> </w:t>
      </w:r>
      <w:r w:rsidR="003009A7" w:rsidRPr="0098229D">
        <w:t>risk factors.</w:t>
      </w:r>
      <w:r w:rsidR="00826660" w:rsidRPr="0098229D">
        <w:t xml:space="preserve"> </w:t>
      </w:r>
      <w:r w:rsidR="00236500" w:rsidRPr="0098229D">
        <w:t xml:space="preserve">Compared with the </w:t>
      </w:r>
      <w:r w:rsidR="00AD36F1" w:rsidRPr="0098229D">
        <w:t>low-LDL-C group</w:t>
      </w:r>
      <w:r w:rsidR="00236500" w:rsidRPr="0098229D">
        <w:t>, the</w:t>
      </w:r>
      <w:r w:rsidR="00C447F2" w:rsidRPr="0098229D">
        <w:t xml:space="preserve"> high-LDL-C group</w:t>
      </w:r>
      <w:r w:rsidR="00236500" w:rsidRPr="0098229D">
        <w:t xml:space="preserve"> had a higher prevalence of previous </w:t>
      </w:r>
      <w:r w:rsidR="00F84161" w:rsidRPr="0098229D">
        <w:t xml:space="preserve">ACS, </w:t>
      </w:r>
      <w:r w:rsidR="007D41D6" w:rsidRPr="0098229D">
        <w:rPr>
          <w:rFonts w:eastAsia="DengXian"/>
          <w:color w:val="000000"/>
        </w:rPr>
        <w:t>l</w:t>
      </w:r>
      <w:r w:rsidR="00255C41" w:rsidRPr="0098229D">
        <w:rPr>
          <w:rFonts w:eastAsia="DengXian"/>
          <w:color w:val="000000"/>
        </w:rPr>
        <w:t>eft circum</w:t>
      </w:r>
      <w:r w:rsidR="00255C41" w:rsidRPr="0098229D">
        <w:rPr>
          <w:rFonts w:eastAsia="MS Gothic"/>
          <w:color w:val="000000"/>
        </w:rPr>
        <w:t>ﬂ</w:t>
      </w:r>
      <w:r w:rsidR="00255C41" w:rsidRPr="0098229D">
        <w:rPr>
          <w:rFonts w:eastAsia="DengXian"/>
          <w:color w:val="000000"/>
        </w:rPr>
        <w:t>ex</w:t>
      </w:r>
      <w:r w:rsidR="0063665A" w:rsidRPr="0098229D">
        <w:rPr>
          <w:rFonts w:eastAsia="DengXian"/>
          <w:color w:val="000000"/>
        </w:rPr>
        <w:t xml:space="preserve"> culprit vessel</w:t>
      </w:r>
      <w:r w:rsidR="00255C41" w:rsidRPr="0098229D">
        <w:rPr>
          <w:rFonts w:eastAsia="DengXian"/>
          <w:color w:val="000000"/>
        </w:rPr>
        <w:t>,</w:t>
      </w:r>
      <w:r w:rsidR="00236500" w:rsidRPr="0098229D">
        <w:t xml:space="preserve"> but had a lower prevalence of </w:t>
      </w:r>
      <w:r w:rsidR="0063665A" w:rsidRPr="0098229D">
        <w:t>e</w:t>
      </w:r>
      <w:r w:rsidR="00F84161" w:rsidRPr="0098229D">
        <w:t>ld</w:t>
      </w:r>
      <w:r w:rsidR="00060E67" w:rsidRPr="0098229D">
        <w:t>er</w:t>
      </w:r>
      <w:r w:rsidR="0063665A" w:rsidRPr="0098229D">
        <w:t>ly</w:t>
      </w:r>
      <w:r w:rsidR="00C447F2" w:rsidRPr="0098229D">
        <w:t>, hypertension</w:t>
      </w:r>
      <w:r w:rsidR="00F84161" w:rsidRPr="0098229D">
        <w:t xml:space="preserve">, </w:t>
      </w:r>
      <w:r w:rsidR="00255C41" w:rsidRPr="0098229D">
        <w:rPr>
          <w:color w:val="000000" w:themeColor="text1"/>
        </w:rPr>
        <w:t>chronic kidney disease</w:t>
      </w:r>
      <w:r w:rsidR="00970811" w:rsidRPr="0098229D">
        <w:rPr>
          <w:color w:val="000000" w:themeColor="text1"/>
        </w:rPr>
        <w:t xml:space="preserve">, </w:t>
      </w:r>
      <w:r w:rsidR="00970811" w:rsidRPr="0098229D">
        <w:rPr>
          <w:rFonts w:eastAsia="DengXian"/>
          <w:color w:val="000000"/>
        </w:rPr>
        <w:t>primary PCI</w:t>
      </w:r>
      <w:r w:rsidR="004F7BCC" w:rsidRPr="0098229D">
        <w:rPr>
          <w:color w:val="000000" w:themeColor="text1"/>
        </w:rPr>
        <w:t>.</w:t>
      </w:r>
      <w:r w:rsidR="00826660" w:rsidRPr="0098229D">
        <w:rPr>
          <w:color w:val="FF0000"/>
        </w:rPr>
        <w:t xml:space="preserve"> </w:t>
      </w:r>
      <w:r w:rsidR="007D41D6" w:rsidRPr="0098229D">
        <w:rPr>
          <w:rFonts w:eastAsia="DengXian"/>
          <w:color w:val="333333"/>
        </w:rPr>
        <w:t>Ezetimibe</w:t>
      </w:r>
      <w:r w:rsidR="007D41D6" w:rsidRPr="0098229D">
        <w:t xml:space="preserve"> </w:t>
      </w:r>
      <w:r w:rsidR="00236500" w:rsidRPr="0098229D">
        <w:t xml:space="preserve">were </w:t>
      </w:r>
      <w:r w:rsidR="007D41D6" w:rsidRPr="0098229D">
        <w:t>more</w:t>
      </w:r>
      <w:r w:rsidR="00236500" w:rsidRPr="0098229D">
        <w:t xml:space="preserve"> frequently </w:t>
      </w:r>
      <w:r w:rsidR="0063665A" w:rsidRPr="0098229D">
        <w:t>used</w:t>
      </w:r>
      <w:r w:rsidR="00836CB4" w:rsidRPr="0098229D">
        <w:t xml:space="preserve"> in</w:t>
      </w:r>
      <w:r w:rsidR="00236500" w:rsidRPr="0098229D">
        <w:t xml:space="preserve"> </w:t>
      </w:r>
      <w:r w:rsidR="004F7BCC" w:rsidRPr="0098229D">
        <w:t>high-LDL-C</w:t>
      </w:r>
      <w:r w:rsidR="00236500" w:rsidRPr="0098229D">
        <w:t xml:space="preserve"> group</w:t>
      </w:r>
      <w:r w:rsidR="00970811" w:rsidRPr="0098229D">
        <w:t>.</w:t>
      </w:r>
    </w:p>
    <w:p w14:paraId="5AF29527" w14:textId="1D02A39E" w:rsidR="00A72C95" w:rsidRPr="0098229D" w:rsidRDefault="00A72C95" w:rsidP="002166A8">
      <w:r w:rsidRPr="0098229D">
        <w:t>After 1:1 propensity-score match</w:t>
      </w:r>
      <w:r w:rsidR="00A31CA5" w:rsidRPr="0098229D">
        <w:t>ing, 886</w:t>
      </w:r>
      <w:r w:rsidRPr="0098229D">
        <w:t xml:space="preserve"> patients were matched</w:t>
      </w:r>
      <w:r w:rsidR="00970811" w:rsidRPr="0098229D">
        <w:t xml:space="preserve"> (T</w:t>
      </w:r>
      <w:r w:rsidR="00970811" w:rsidRPr="0098229D">
        <w:rPr>
          <w:lang w:eastAsia="zh-CN"/>
        </w:rPr>
        <w:t>able</w:t>
      </w:r>
      <w:r w:rsidR="00970811" w:rsidRPr="0098229D">
        <w:t xml:space="preserve"> 1)</w:t>
      </w:r>
      <w:r w:rsidRPr="0098229D">
        <w:t xml:space="preserve">. In the propensity-matched population, there were no significant differences in baseline characteristics between the </w:t>
      </w:r>
      <w:r w:rsidR="00970811" w:rsidRPr="0098229D">
        <w:t>two</w:t>
      </w:r>
      <w:r w:rsidRPr="0098229D">
        <w:t xml:space="preserve"> groups except for </w:t>
      </w:r>
      <w:r w:rsidR="00A31CA5" w:rsidRPr="0098229D">
        <w:rPr>
          <w:color w:val="1D1B11" w:themeColor="background2" w:themeShade="1A"/>
        </w:rPr>
        <w:t>trigly</w:t>
      </w:r>
      <w:r w:rsidR="00970811" w:rsidRPr="0098229D">
        <w:rPr>
          <w:color w:val="1D1B11" w:themeColor="background2" w:themeShade="1A"/>
        </w:rPr>
        <w:t>c</w:t>
      </w:r>
      <w:r w:rsidR="00A31CA5" w:rsidRPr="0098229D">
        <w:rPr>
          <w:color w:val="1D1B11" w:themeColor="background2" w:themeShade="1A"/>
        </w:rPr>
        <w:t>eride</w:t>
      </w:r>
      <w:r w:rsidRPr="0098229D">
        <w:t>.</w:t>
      </w:r>
    </w:p>
    <w:p w14:paraId="7C113B63" w14:textId="69BCF4EE" w:rsidR="007411D6" w:rsidRPr="00D30091" w:rsidRDefault="007019CA" w:rsidP="00981D1B">
      <w:pPr>
        <w:pStyle w:val="7"/>
        <w:spacing w:line="360" w:lineRule="auto"/>
        <w:rPr>
          <w:rFonts w:cstheme="majorHAnsi"/>
          <w:b/>
        </w:rPr>
      </w:pPr>
      <w:bookmarkStart w:id="33" w:name="header-n45"/>
      <w:bookmarkEnd w:id="33"/>
      <w:r>
        <w:rPr>
          <w:rFonts w:cstheme="majorHAnsi"/>
          <w:b/>
        </w:rPr>
        <w:t xml:space="preserve">3.2 | </w:t>
      </w:r>
      <w:r w:rsidR="003009A7" w:rsidRPr="00D30091">
        <w:rPr>
          <w:rFonts w:cstheme="majorHAnsi"/>
          <w:b/>
        </w:rPr>
        <w:t>LDL</w:t>
      </w:r>
      <w:r w:rsidR="007411D6" w:rsidRPr="00D30091">
        <w:rPr>
          <w:rFonts w:cstheme="majorHAnsi"/>
          <w:b/>
        </w:rPr>
        <w:t>-C</w:t>
      </w:r>
      <w:r w:rsidR="003009A7" w:rsidRPr="00D30091">
        <w:rPr>
          <w:rFonts w:cstheme="majorHAnsi"/>
          <w:b/>
        </w:rPr>
        <w:t xml:space="preserve"> data</w:t>
      </w:r>
    </w:p>
    <w:p w14:paraId="5027BE25" w14:textId="52B15CF6" w:rsidR="003F65AB" w:rsidRPr="0098229D" w:rsidRDefault="003009A7" w:rsidP="002166A8">
      <w:r w:rsidRPr="0098229D">
        <w:t>At</w:t>
      </w:r>
      <w:r w:rsidR="007411D6" w:rsidRPr="0098229D">
        <w:t xml:space="preserve"> admission</w:t>
      </w:r>
      <w:r w:rsidRPr="0098229D">
        <w:t xml:space="preserve">, the median </w:t>
      </w:r>
      <w:r w:rsidR="000B7F09" w:rsidRPr="0098229D">
        <w:t>LDL-C</w:t>
      </w:r>
      <w:r w:rsidR="00A8770F" w:rsidRPr="0098229D">
        <w:t xml:space="preserve"> </w:t>
      </w:r>
      <w:r w:rsidRPr="0098229D">
        <w:t xml:space="preserve">level </w:t>
      </w:r>
      <w:r w:rsidR="007411D6" w:rsidRPr="0098229D">
        <w:t>were</w:t>
      </w:r>
      <w:r w:rsidRPr="0098229D">
        <w:t xml:space="preserve"> 1.</w:t>
      </w:r>
      <w:r w:rsidR="00285EFA" w:rsidRPr="0098229D">
        <w:t xml:space="preserve">85 </w:t>
      </w:r>
      <w:r w:rsidR="00AD4142" w:rsidRPr="0098229D">
        <w:t xml:space="preserve">mmol/L </w:t>
      </w:r>
      <w:r w:rsidR="00285EFA" w:rsidRPr="0098229D">
        <w:t xml:space="preserve">and </w:t>
      </w:r>
      <w:r w:rsidRPr="0098229D">
        <w:t>3.1</w:t>
      </w:r>
      <w:r w:rsidR="00285EFA" w:rsidRPr="0098229D">
        <w:t xml:space="preserve">5 </w:t>
      </w:r>
      <w:r w:rsidR="00F01101" w:rsidRPr="0098229D">
        <w:t>mmol/</w:t>
      </w:r>
      <w:r w:rsidR="00FD0E33" w:rsidRPr="0098229D">
        <w:t>l</w:t>
      </w:r>
      <w:r w:rsidR="006C628D" w:rsidRPr="0098229D">
        <w:t xml:space="preserve"> </w:t>
      </w:r>
      <w:r w:rsidR="00595BD9" w:rsidRPr="0098229D">
        <w:t xml:space="preserve">in each group </w:t>
      </w:r>
      <w:r w:rsidRPr="0098229D">
        <w:t>(p &lt; 0.0</w:t>
      </w:r>
      <w:r w:rsidR="006C628D" w:rsidRPr="0098229D">
        <w:t>0</w:t>
      </w:r>
      <w:r w:rsidR="00B61A42" w:rsidRPr="0098229D">
        <w:t>1</w:t>
      </w:r>
      <w:r w:rsidR="00AD4142" w:rsidRPr="0098229D">
        <w:t xml:space="preserve">, </w:t>
      </w:r>
      <w:r w:rsidR="00B61A42" w:rsidRPr="0098229D">
        <w:t>Table 5</w:t>
      </w:r>
      <w:r w:rsidRPr="0098229D">
        <w:t xml:space="preserve">). Among patients who had blood samples obtained at a median of 20.2 months follow up, </w:t>
      </w:r>
      <w:r w:rsidR="00B72727" w:rsidRPr="0098229D">
        <w:t xml:space="preserve">the median </w:t>
      </w:r>
      <w:r w:rsidR="000B7F09" w:rsidRPr="0098229D">
        <w:t>LDL-C</w:t>
      </w:r>
      <w:r w:rsidR="00A8770F" w:rsidRPr="0098229D">
        <w:t xml:space="preserve"> </w:t>
      </w:r>
      <w:r w:rsidR="00B72727" w:rsidRPr="0098229D">
        <w:t xml:space="preserve">level </w:t>
      </w:r>
      <w:r w:rsidRPr="0098229D">
        <w:t>was 1.</w:t>
      </w:r>
      <w:r w:rsidR="006C628D" w:rsidRPr="0098229D">
        <w:t>4</w:t>
      </w:r>
      <w:r w:rsidRPr="0098229D">
        <w:t xml:space="preserve">6 </w:t>
      </w:r>
      <w:r w:rsidR="00F01101" w:rsidRPr="0098229D">
        <w:t>mmol/</w:t>
      </w:r>
      <w:r w:rsidR="00FD0E33" w:rsidRPr="0098229D">
        <w:t>l</w:t>
      </w:r>
      <w:r w:rsidRPr="0098229D">
        <w:t xml:space="preserve"> in </w:t>
      </w:r>
      <w:r w:rsidR="00B413F1" w:rsidRPr="0098229D">
        <w:t>low-LDL-C group</w:t>
      </w:r>
      <w:r w:rsidRPr="0098229D">
        <w:t>, and 1.8</w:t>
      </w:r>
      <w:r w:rsidR="006C628D" w:rsidRPr="0098229D">
        <w:t>9</w:t>
      </w:r>
      <w:r w:rsidRPr="0098229D">
        <w:t xml:space="preserve"> </w:t>
      </w:r>
      <w:r w:rsidR="00F01101" w:rsidRPr="0098229D">
        <w:t>mmol/</w:t>
      </w:r>
      <w:r w:rsidR="00FD0E33" w:rsidRPr="0098229D">
        <w:t>l</w:t>
      </w:r>
      <w:r w:rsidRPr="0098229D">
        <w:t xml:space="preserve"> in </w:t>
      </w:r>
      <w:r w:rsidR="00B413F1" w:rsidRPr="0098229D">
        <w:t>high-LDL-C group</w:t>
      </w:r>
      <w:r w:rsidRPr="0098229D">
        <w:t xml:space="preserve"> (p &lt; 0.0</w:t>
      </w:r>
      <w:r w:rsidR="006C628D" w:rsidRPr="0098229D">
        <w:t>0</w:t>
      </w:r>
      <w:r w:rsidR="00B61A42" w:rsidRPr="0098229D">
        <w:t>1</w:t>
      </w:r>
      <w:r w:rsidR="00AD4142" w:rsidRPr="0098229D">
        <w:t xml:space="preserve">, </w:t>
      </w:r>
      <w:r w:rsidR="00B61A42" w:rsidRPr="0098229D">
        <w:t>Table 5</w:t>
      </w:r>
      <w:r w:rsidRPr="0098229D">
        <w:t xml:space="preserve">). </w:t>
      </w:r>
      <w:r w:rsidR="00D221C8" w:rsidRPr="0098229D">
        <w:t>During the follow-up, the reduction</w:t>
      </w:r>
      <w:r w:rsidR="00C336A5" w:rsidRPr="0098229D">
        <w:t xml:space="preserve"> of</w:t>
      </w:r>
      <w:r w:rsidR="00D221C8" w:rsidRPr="0098229D">
        <w:t xml:space="preserve"> LDL-C level was</w:t>
      </w:r>
      <w:r w:rsidR="00C336A5" w:rsidRPr="0098229D">
        <w:t xml:space="preserve"> 0.39 </w:t>
      </w:r>
      <w:r w:rsidR="00F01101" w:rsidRPr="0098229D">
        <w:t>mmol/</w:t>
      </w:r>
      <w:r w:rsidR="00FD0E33" w:rsidRPr="0098229D">
        <w:t>l</w:t>
      </w:r>
      <w:r w:rsidR="00580A04" w:rsidRPr="0098229D">
        <w:t xml:space="preserve"> </w:t>
      </w:r>
      <w:r w:rsidR="00C336A5" w:rsidRPr="0098229D">
        <w:t>(</w:t>
      </w:r>
      <w:r w:rsidR="00D221C8" w:rsidRPr="0098229D">
        <w:t>21.1%</w:t>
      </w:r>
      <w:r w:rsidR="00C336A5" w:rsidRPr="0098229D">
        <w:t>)</w:t>
      </w:r>
      <w:r w:rsidR="00D221C8" w:rsidRPr="0098229D">
        <w:t xml:space="preserve"> in low-</w:t>
      </w:r>
      <w:r w:rsidR="00B413F1" w:rsidRPr="0098229D">
        <w:t>LDL-C group</w:t>
      </w:r>
      <w:r w:rsidR="00D221C8" w:rsidRPr="0098229D">
        <w:t xml:space="preserve"> and</w:t>
      </w:r>
      <w:r w:rsidR="00FD0E33" w:rsidRPr="0098229D">
        <w:t xml:space="preserve"> 1.26 mmol/l </w:t>
      </w:r>
      <w:r w:rsidR="00FD0E33" w:rsidRPr="0098229D">
        <w:rPr>
          <w:lang w:eastAsia="zh-CN"/>
        </w:rPr>
        <w:t>(</w:t>
      </w:r>
      <w:r w:rsidR="00FD0E33" w:rsidRPr="0098229D">
        <w:t>40.0 %) in high-LDL-C group. In the overall population</w:t>
      </w:r>
      <w:r w:rsidRPr="0098229D">
        <w:t xml:space="preserve">, 66.8% </w:t>
      </w:r>
      <w:r w:rsidR="00725FE5" w:rsidRPr="0098229D">
        <w:t>achieved</w:t>
      </w:r>
      <w:r w:rsidRPr="0098229D">
        <w:t xml:space="preserve"> </w:t>
      </w:r>
      <w:r w:rsidR="009D4ADC" w:rsidRPr="0098229D">
        <w:t xml:space="preserve">the </w:t>
      </w:r>
      <w:r w:rsidR="004F4194" w:rsidRPr="0098229D">
        <w:t>t</w:t>
      </w:r>
      <w:r w:rsidR="00FD0E33" w:rsidRPr="0098229D">
        <w:t>arget</w:t>
      </w:r>
      <w:r w:rsidR="009D4ADC" w:rsidRPr="0098229D">
        <w:t xml:space="preserve"> </w:t>
      </w:r>
      <w:r w:rsidR="000B7F09" w:rsidRPr="0098229D">
        <w:t>LDL-C</w:t>
      </w:r>
      <w:r w:rsidR="002E0528" w:rsidRPr="0098229D">
        <w:t xml:space="preserve"> </w:t>
      </w:r>
      <w:r w:rsidR="009D4ADC" w:rsidRPr="0098229D">
        <w:t>level</w:t>
      </w:r>
      <w:r w:rsidR="00AE5353" w:rsidRPr="0098229D">
        <w:t>,</w:t>
      </w:r>
      <w:r w:rsidR="009D4ADC" w:rsidRPr="0098229D">
        <w:t xml:space="preserve"> </w:t>
      </w:r>
      <w:r w:rsidR="00291199" w:rsidRPr="0098229D">
        <w:t>75.9</w:t>
      </w:r>
      <w:r w:rsidRPr="0098229D">
        <w:t xml:space="preserve">% </w:t>
      </w:r>
      <w:r w:rsidR="00AE5353" w:rsidRPr="0098229D">
        <w:t xml:space="preserve">in low-LDL-C group </w:t>
      </w:r>
      <w:r w:rsidRPr="0098229D">
        <w:t>and 4</w:t>
      </w:r>
      <w:r w:rsidR="00291199" w:rsidRPr="0098229D">
        <w:t>6.5</w:t>
      </w:r>
      <w:r w:rsidRPr="0098229D">
        <w:t xml:space="preserve">% </w:t>
      </w:r>
      <w:r w:rsidR="00AE5353" w:rsidRPr="0098229D">
        <w:t>in high-LDL-C group</w:t>
      </w:r>
      <w:r w:rsidRPr="0098229D">
        <w:t xml:space="preserve">. </w:t>
      </w:r>
      <w:r w:rsidR="00957595" w:rsidRPr="0098229D">
        <w:t>After 1:1 propensity-score matching,</w:t>
      </w:r>
      <w:r w:rsidR="00AE5353" w:rsidRPr="0098229D">
        <w:t xml:space="preserve"> 73.8% patients </w:t>
      </w:r>
      <w:r w:rsidR="00AE5353" w:rsidRPr="0098229D">
        <w:rPr>
          <w:lang w:eastAsia="zh-CN"/>
        </w:rPr>
        <w:t>in</w:t>
      </w:r>
      <w:r w:rsidR="00AE5353" w:rsidRPr="0098229D">
        <w:t xml:space="preserve"> </w:t>
      </w:r>
      <w:r w:rsidR="00AE5353" w:rsidRPr="0098229D">
        <w:rPr>
          <w:lang w:eastAsia="zh-CN"/>
        </w:rPr>
        <w:t>low-</w:t>
      </w:r>
      <w:r w:rsidR="00AE5353" w:rsidRPr="0098229D">
        <w:t xml:space="preserve">LDL-C and 49.5% </w:t>
      </w:r>
      <w:r w:rsidR="00AE5353" w:rsidRPr="0098229D">
        <w:rPr>
          <w:lang w:eastAsia="zh-CN"/>
        </w:rPr>
        <w:t xml:space="preserve">in high-LDL-C group </w:t>
      </w:r>
      <w:r w:rsidR="00AE5353" w:rsidRPr="0098229D">
        <w:t xml:space="preserve">achieved the </w:t>
      </w:r>
      <w:r w:rsidR="00AE5353" w:rsidRPr="0098229D">
        <w:rPr>
          <w:lang w:eastAsia="zh-CN"/>
        </w:rPr>
        <w:t>target</w:t>
      </w:r>
      <w:r w:rsidR="00AE5353" w:rsidRPr="0098229D">
        <w:t xml:space="preserve"> LDL-C</w:t>
      </w:r>
      <w:r w:rsidR="00AE5353" w:rsidRPr="0098229D">
        <w:rPr>
          <w:lang w:eastAsia="zh-CN"/>
        </w:rPr>
        <w:t xml:space="preserve"> level</w:t>
      </w:r>
      <w:r w:rsidR="00AE5353" w:rsidRPr="0098229D">
        <w:t xml:space="preserve">. </w:t>
      </w:r>
      <w:r w:rsidRPr="0098229D">
        <w:t>To account for patients in the t</w:t>
      </w:r>
      <w:r w:rsidR="00291199" w:rsidRPr="0098229D">
        <w:t>wo</w:t>
      </w:r>
      <w:r w:rsidRPr="0098229D">
        <w:t xml:space="preserve"> groups who did not have blood samples obtained, </w:t>
      </w:r>
      <w:r w:rsidR="000B7F09" w:rsidRPr="0098229D">
        <w:t>LDL-C</w:t>
      </w:r>
      <w:r w:rsidR="00A8770F" w:rsidRPr="0098229D">
        <w:t xml:space="preserve"> </w:t>
      </w:r>
      <w:r w:rsidRPr="0098229D">
        <w:t xml:space="preserve">levels were imputed with the use of the </w:t>
      </w:r>
      <w:r w:rsidR="000B7F09" w:rsidRPr="0098229D">
        <w:t>LDL-C</w:t>
      </w:r>
      <w:r w:rsidR="00A8770F" w:rsidRPr="0098229D">
        <w:t xml:space="preserve"> </w:t>
      </w:r>
      <w:r w:rsidRPr="0098229D">
        <w:t>levels measured at randomization.</w:t>
      </w:r>
    </w:p>
    <w:p w14:paraId="3AF80753" w14:textId="02DA6692" w:rsidR="00E34824" w:rsidRPr="00D30091" w:rsidRDefault="007019CA" w:rsidP="00981D1B">
      <w:pPr>
        <w:pStyle w:val="7"/>
        <w:spacing w:line="360" w:lineRule="auto"/>
        <w:rPr>
          <w:rFonts w:cstheme="majorHAnsi"/>
          <w:b/>
        </w:rPr>
      </w:pPr>
      <w:bookmarkStart w:id="34" w:name="header-n50"/>
      <w:bookmarkEnd w:id="34"/>
      <w:r>
        <w:rPr>
          <w:rFonts w:cstheme="majorHAnsi"/>
          <w:b/>
        </w:rPr>
        <w:lastRenderedPageBreak/>
        <w:t xml:space="preserve">3.3 | </w:t>
      </w:r>
      <w:r w:rsidR="00833C06" w:rsidRPr="00D30091">
        <w:rPr>
          <w:rFonts w:cstheme="majorHAnsi"/>
          <w:b/>
        </w:rPr>
        <w:t>Clinical outcome</w:t>
      </w:r>
    </w:p>
    <w:p w14:paraId="70DADDCB" w14:textId="0152D400" w:rsidR="003F65AB" w:rsidRPr="009F2A2A" w:rsidRDefault="003F65AB" w:rsidP="0098229D">
      <w:pPr>
        <w:pStyle w:val="8"/>
        <w:rPr>
          <w:rFonts w:asciiTheme="majorHAnsi" w:hAnsiTheme="majorHAnsi" w:cstheme="majorHAnsi"/>
        </w:rPr>
      </w:pPr>
      <w:r w:rsidRPr="009F2A2A">
        <w:rPr>
          <w:rFonts w:asciiTheme="majorHAnsi" w:hAnsiTheme="majorHAnsi" w:cstheme="majorHAnsi"/>
        </w:rPr>
        <w:t>Clinical outcomes in the overall population</w:t>
      </w:r>
    </w:p>
    <w:p w14:paraId="583DD9EF" w14:textId="5D73C217" w:rsidR="00177CD8" w:rsidRPr="0098229D" w:rsidRDefault="003009A7" w:rsidP="002166A8">
      <w:r w:rsidRPr="0098229D">
        <w:t>The clinica</w:t>
      </w:r>
      <w:r w:rsidR="00655BB6" w:rsidRPr="0098229D">
        <w:t>l outcomes were shown in Table 6</w:t>
      </w:r>
      <w:r w:rsidRPr="0098229D">
        <w:t xml:space="preserve">. During follow-up, </w:t>
      </w:r>
      <w:r w:rsidR="00F5041A" w:rsidRPr="0098229D">
        <w:t xml:space="preserve">MACE occurred in </w:t>
      </w:r>
      <w:r w:rsidRPr="0098229D">
        <w:t>202 patients (11.3%)</w:t>
      </w:r>
      <w:r w:rsidR="00F5041A" w:rsidRPr="0098229D">
        <w:t>,</w:t>
      </w:r>
      <w:r w:rsidRPr="0098229D">
        <w:t xml:space="preserve"> whereas 20 patients</w:t>
      </w:r>
      <w:r w:rsidR="00BB31DB" w:rsidRPr="0098229D">
        <w:t xml:space="preserve"> </w:t>
      </w:r>
      <w:r w:rsidRPr="0098229D">
        <w:t xml:space="preserve">(1.1%) had </w:t>
      </w:r>
      <w:r w:rsidR="004547F1" w:rsidRPr="0098229D">
        <w:t>all-cause death</w:t>
      </w:r>
      <w:r w:rsidRPr="0098229D">
        <w:t>, 11 patients</w:t>
      </w:r>
      <w:r w:rsidR="00BB31DB" w:rsidRPr="0098229D">
        <w:t xml:space="preserve"> </w:t>
      </w:r>
      <w:r w:rsidRPr="0098229D">
        <w:t>(0.6%) had cardiac death, 2 patients</w:t>
      </w:r>
      <w:r w:rsidR="00BB31DB" w:rsidRPr="0098229D">
        <w:t xml:space="preserve"> </w:t>
      </w:r>
      <w:r w:rsidRPr="0098229D">
        <w:t xml:space="preserve">(0.1%) had </w:t>
      </w:r>
      <w:r w:rsidR="00B413F1" w:rsidRPr="0098229D">
        <w:t>MI</w:t>
      </w:r>
      <w:r w:rsidRPr="0098229D">
        <w:t>, 171 patients</w:t>
      </w:r>
      <w:r w:rsidR="00BB31DB" w:rsidRPr="0098229D">
        <w:t xml:space="preserve"> </w:t>
      </w:r>
      <w:r w:rsidRPr="0098229D">
        <w:t>(9.5%) had revascularization, 13 patients</w:t>
      </w:r>
      <w:r w:rsidR="00BB31DB" w:rsidRPr="0098229D">
        <w:t xml:space="preserve"> </w:t>
      </w:r>
      <w:r w:rsidRPr="0098229D">
        <w:t xml:space="preserve">(2.2%) had ischemic stroke and 2 patients had hemorrhagic stroke. </w:t>
      </w:r>
      <w:r w:rsidR="003823BB">
        <w:t>Figure</w:t>
      </w:r>
      <w:r w:rsidRPr="0098229D">
        <w:t xml:space="preserve"> 2</w:t>
      </w:r>
      <w:r w:rsidR="006A2EF3" w:rsidRPr="0098229D">
        <w:rPr>
          <w:lang w:eastAsia="zh-CN"/>
        </w:rPr>
        <w:t>,</w:t>
      </w:r>
      <w:r w:rsidR="007C5DC5" w:rsidRPr="0098229D">
        <w:t xml:space="preserve"> </w:t>
      </w:r>
      <w:r w:rsidR="003823BB">
        <w:t>Figure</w:t>
      </w:r>
      <w:r w:rsidR="006A2EF3" w:rsidRPr="0098229D">
        <w:t xml:space="preserve"> 4 </w:t>
      </w:r>
      <w:r w:rsidRPr="0098229D">
        <w:t xml:space="preserve">and Table </w:t>
      </w:r>
      <w:r w:rsidR="007C5DC5" w:rsidRPr="0098229D">
        <w:t>5</w:t>
      </w:r>
      <w:r w:rsidRPr="0098229D">
        <w:t xml:space="preserve"> demonstrate the cumulative incidence of clinical outcomes in </w:t>
      </w:r>
      <w:r w:rsidR="00F5041A" w:rsidRPr="0098229D">
        <w:t xml:space="preserve">the </w:t>
      </w:r>
      <w:r w:rsidR="007C5DC5" w:rsidRPr="0098229D">
        <w:t>two</w:t>
      </w:r>
      <w:r w:rsidRPr="0098229D">
        <w:t xml:space="preserve"> groups. </w:t>
      </w:r>
    </w:p>
    <w:p w14:paraId="12499B17" w14:textId="0045257D" w:rsidR="00FC2F14" w:rsidRPr="0098229D" w:rsidRDefault="00A3699C" w:rsidP="002166A8">
      <w:r w:rsidRPr="0098229D">
        <w:t>Kaplan–Meier event rates for</w:t>
      </w:r>
      <w:r w:rsidR="004A56AB" w:rsidRPr="0098229D">
        <w:t xml:space="preserve"> the risk of all-cause death was significantly lower in low-LDL-C group than in high-LDL-C group (</w:t>
      </w:r>
      <w:bookmarkStart w:id="35" w:name="OLE_LINK14"/>
      <w:bookmarkStart w:id="36" w:name="OLE_LINK15"/>
      <w:r w:rsidR="00F71313" w:rsidRPr="0098229D">
        <w:t>adjusted</w:t>
      </w:r>
      <w:r w:rsidR="00F71313" w:rsidRPr="0098229D">
        <w:rPr>
          <w:lang w:eastAsia="zh-CN"/>
        </w:rPr>
        <w:t xml:space="preserve"> </w:t>
      </w:r>
      <w:r w:rsidR="004A56AB" w:rsidRPr="0098229D">
        <w:t>hazard ratio</w:t>
      </w:r>
      <w:r w:rsidR="008160C0" w:rsidRPr="0098229D">
        <w:t xml:space="preserve"> [HR]</w:t>
      </w:r>
      <w:r w:rsidR="004A56AB" w:rsidRPr="0098229D">
        <w:t xml:space="preserve"> </w:t>
      </w:r>
      <w:r w:rsidR="00F71313" w:rsidRPr="0098229D">
        <w:t>4.030</w:t>
      </w:r>
      <w:r w:rsidR="008160C0" w:rsidRPr="0098229D">
        <w:t>,</w:t>
      </w:r>
      <w:r w:rsidR="004A56AB" w:rsidRPr="0098229D">
        <w:t xml:space="preserve"> </w:t>
      </w:r>
      <w:r w:rsidR="00F71313" w:rsidRPr="0098229D">
        <w:t>95% confidence interval</w:t>
      </w:r>
      <w:r w:rsidR="008160C0" w:rsidRPr="0098229D">
        <w:t xml:space="preserve"> [CI]</w:t>
      </w:r>
      <w:r w:rsidR="00F71313" w:rsidRPr="0098229D">
        <w:t xml:space="preserve"> 1.088 to 14.934; </w:t>
      </w:r>
      <w:r w:rsidR="004A56AB" w:rsidRPr="0098229D">
        <w:t>P = 0.0</w:t>
      </w:r>
      <w:r w:rsidR="00F71313" w:rsidRPr="0098229D">
        <w:t>37</w:t>
      </w:r>
      <w:bookmarkEnd w:id="35"/>
      <w:bookmarkEnd w:id="36"/>
      <w:r w:rsidR="008160C0" w:rsidRPr="0098229D">
        <w:t xml:space="preserve">, </w:t>
      </w:r>
      <w:r w:rsidR="00655BB6" w:rsidRPr="0098229D">
        <w:t>Table 6</w:t>
      </w:r>
      <w:r w:rsidR="004A56AB" w:rsidRPr="0098229D">
        <w:t xml:space="preserve">, </w:t>
      </w:r>
      <w:r w:rsidR="003823BB">
        <w:t>Figure</w:t>
      </w:r>
      <w:r w:rsidR="004A56AB" w:rsidRPr="0098229D">
        <w:t xml:space="preserve"> 2</w:t>
      </w:r>
      <w:r w:rsidR="006A2EF3" w:rsidRPr="0098229D">
        <w:t xml:space="preserve">, </w:t>
      </w:r>
      <w:r w:rsidR="003823BB">
        <w:t>Figure</w:t>
      </w:r>
      <w:r w:rsidR="006A2EF3" w:rsidRPr="0098229D">
        <w:t xml:space="preserve"> 4</w:t>
      </w:r>
      <w:r w:rsidR="004A56AB" w:rsidRPr="0098229D">
        <w:t>).</w:t>
      </w:r>
      <w:r w:rsidR="004B790B" w:rsidRPr="0098229D">
        <w:t xml:space="preserve"> </w:t>
      </w:r>
      <w:r w:rsidR="00624C85" w:rsidRPr="0098229D">
        <w:t>However, there were no signiﬁcant differences</w:t>
      </w:r>
      <w:r w:rsidR="008160C0" w:rsidRPr="0098229D">
        <w:t xml:space="preserve"> in the rates of </w:t>
      </w:r>
      <w:r w:rsidR="00624C85" w:rsidRPr="0098229D">
        <w:t xml:space="preserve">MACE or other </w:t>
      </w:r>
      <w:r w:rsidR="008160C0" w:rsidRPr="0098229D">
        <w:rPr>
          <w:rFonts w:eastAsia="DengXian"/>
          <w:color w:val="171717"/>
        </w:rPr>
        <w:t>s</w:t>
      </w:r>
      <w:r w:rsidR="00624C85" w:rsidRPr="0098229D">
        <w:rPr>
          <w:rFonts w:eastAsia="DengXian"/>
          <w:color w:val="171717"/>
        </w:rPr>
        <w:t xml:space="preserve">econdary end points </w:t>
      </w:r>
      <w:r w:rsidR="008160C0" w:rsidRPr="0098229D">
        <w:rPr>
          <w:rFonts w:eastAsia="DengXian"/>
          <w:color w:val="171717"/>
        </w:rPr>
        <w:t xml:space="preserve">between the two groups </w:t>
      </w:r>
      <w:r w:rsidR="00624C85" w:rsidRPr="0098229D">
        <w:t xml:space="preserve">(Table 6, </w:t>
      </w:r>
      <w:r w:rsidR="003823BB">
        <w:t>Figure</w:t>
      </w:r>
      <w:r w:rsidR="00624C85" w:rsidRPr="0098229D">
        <w:t xml:space="preserve"> 2, </w:t>
      </w:r>
      <w:r w:rsidR="003823BB">
        <w:t>Figure</w:t>
      </w:r>
      <w:r w:rsidR="00624C85" w:rsidRPr="0098229D">
        <w:t xml:space="preserve"> 4).</w:t>
      </w:r>
      <w:r w:rsidR="00024F46" w:rsidRPr="0098229D">
        <w:t xml:space="preserve"> </w:t>
      </w:r>
    </w:p>
    <w:p w14:paraId="7B75B58B" w14:textId="16F803AB" w:rsidR="003F65AB" w:rsidRPr="009F2A2A" w:rsidRDefault="00F5041A" w:rsidP="0098229D">
      <w:pPr>
        <w:pStyle w:val="8"/>
        <w:rPr>
          <w:rFonts w:asciiTheme="majorHAnsi" w:hAnsiTheme="majorHAnsi" w:cstheme="majorHAnsi"/>
        </w:rPr>
      </w:pPr>
      <w:r w:rsidRPr="009F2A2A">
        <w:rPr>
          <w:rFonts w:asciiTheme="majorHAnsi" w:hAnsiTheme="majorHAnsi" w:cstheme="majorHAnsi"/>
        </w:rPr>
        <w:t>C</w:t>
      </w:r>
      <w:r w:rsidR="003F65AB" w:rsidRPr="009F2A2A">
        <w:rPr>
          <w:rFonts w:asciiTheme="majorHAnsi" w:hAnsiTheme="majorHAnsi" w:cstheme="majorHAnsi"/>
        </w:rPr>
        <w:t>linical outcomes in propensity matched population</w:t>
      </w:r>
    </w:p>
    <w:p w14:paraId="2453E626" w14:textId="35F7F429" w:rsidR="003F65AB" w:rsidRPr="0098229D" w:rsidRDefault="003F65AB" w:rsidP="002166A8">
      <w:r w:rsidRPr="0098229D">
        <w:t xml:space="preserve">After adjustment for potential confounders, including </w:t>
      </w:r>
      <w:r w:rsidR="00245352" w:rsidRPr="0098229D">
        <w:t>t</w:t>
      </w:r>
      <w:r w:rsidR="006D70A6" w:rsidRPr="0098229D">
        <w:t>rigly</w:t>
      </w:r>
      <w:r w:rsidR="008160C0" w:rsidRPr="0098229D">
        <w:t>c</w:t>
      </w:r>
      <w:r w:rsidR="006D70A6" w:rsidRPr="0098229D">
        <w:t>eride</w:t>
      </w:r>
      <w:r w:rsidR="006D70A6" w:rsidRPr="0098229D">
        <w:rPr>
          <w:shd w:val="clear" w:color="auto" w:fill="FFFFFF"/>
        </w:rPr>
        <w:t xml:space="preserve">, ACS, </w:t>
      </w:r>
      <w:r w:rsidR="006D70A6" w:rsidRPr="0098229D">
        <w:rPr>
          <w:rFonts w:eastAsia="DengXian"/>
          <w:color w:val="171717"/>
        </w:rPr>
        <w:t>multivessel coronary disease</w:t>
      </w:r>
      <w:r w:rsidR="006D70A6" w:rsidRPr="0098229D">
        <w:rPr>
          <w:rFonts w:eastAsia="DengXian"/>
        </w:rPr>
        <w:t>, left anterior descending, right coronary artery, stent length</w:t>
      </w:r>
      <w:r w:rsidR="00245352" w:rsidRPr="0098229D">
        <w:rPr>
          <w:shd w:val="clear" w:color="auto" w:fill="FFFFFF"/>
        </w:rPr>
        <w:t xml:space="preserve">, </w:t>
      </w:r>
      <w:r w:rsidR="006D70A6" w:rsidRPr="0098229D">
        <w:rPr>
          <w:rFonts w:eastAsia="DengXian"/>
        </w:rPr>
        <w:t>statin</w:t>
      </w:r>
      <w:r w:rsidR="006D70A6" w:rsidRPr="0098229D">
        <w:rPr>
          <w:shd w:val="clear" w:color="auto" w:fill="FFFFFF"/>
        </w:rPr>
        <w:t xml:space="preserve">, </w:t>
      </w:r>
      <w:r w:rsidR="006D70A6" w:rsidRPr="0098229D">
        <w:rPr>
          <w:rFonts w:eastAsia="DengXian"/>
        </w:rPr>
        <w:t>fibrates</w:t>
      </w:r>
      <w:r w:rsidR="006D70A6" w:rsidRPr="0098229D">
        <w:rPr>
          <w:shd w:val="clear" w:color="auto" w:fill="FFFFFF"/>
        </w:rPr>
        <w:t>, e</w:t>
      </w:r>
      <w:r w:rsidR="00245352" w:rsidRPr="0098229D">
        <w:rPr>
          <w:shd w:val="clear" w:color="auto" w:fill="FFFFFF"/>
        </w:rPr>
        <w:t xml:space="preserve">zetimibe </w:t>
      </w:r>
      <w:r w:rsidR="006D70A6" w:rsidRPr="0098229D">
        <w:rPr>
          <w:shd w:val="clear" w:color="auto" w:fill="FFFFFF"/>
        </w:rPr>
        <w:t>and LDL-C during follow-up</w:t>
      </w:r>
      <w:r w:rsidR="00245352" w:rsidRPr="0098229D">
        <w:t xml:space="preserve"> </w:t>
      </w:r>
      <w:r w:rsidRPr="0098229D">
        <w:t>in propensity matched population,</w:t>
      </w:r>
      <w:r w:rsidR="006D70A6" w:rsidRPr="0098229D">
        <w:t xml:space="preserve"> </w:t>
      </w:r>
      <w:bookmarkStart w:id="37" w:name="_Hlk514703391"/>
      <w:bookmarkStart w:id="38" w:name="_Hlk514707229"/>
      <w:r w:rsidR="004A56AB" w:rsidRPr="0098229D">
        <w:t>low</w:t>
      </w:r>
      <w:r w:rsidR="00245352" w:rsidRPr="0098229D">
        <w:t xml:space="preserve">-LDL-C group </w:t>
      </w:r>
      <w:r w:rsidR="001F01FA" w:rsidRPr="0098229D">
        <w:t>had a trend</w:t>
      </w:r>
      <w:r w:rsidR="006D70A6" w:rsidRPr="0098229D">
        <w:t xml:space="preserve"> of </w:t>
      </w:r>
      <w:r w:rsidR="001F01FA" w:rsidRPr="0098229D">
        <w:t xml:space="preserve">decreased </w:t>
      </w:r>
      <w:r w:rsidR="00245352" w:rsidRPr="0098229D">
        <w:t xml:space="preserve">all-cause death </w:t>
      </w:r>
      <w:r w:rsidR="001F01FA" w:rsidRPr="0098229D">
        <w:t xml:space="preserve">risk </w:t>
      </w:r>
      <w:r w:rsidR="006D70A6" w:rsidRPr="0098229D">
        <w:t>(ad</w:t>
      </w:r>
      <w:r w:rsidR="00495F72" w:rsidRPr="0098229D">
        <w:t>justed HR: 6.887</w:t>
      </w:r>
      <w:r w:rsidR="001F01FA" w:rsidRPr="0098229D">
        <w:t xml:space="preserve">, 95%CI </w:t>
      </w:r>
      <w:r w:rsidR="00495F72" w:rsidRPr="0098229D">
        <w:t>0.748</w:t>
      </w:r>
      <w:r w:rsidR="006D70A6" w:rsidRPr="0098229D">
        <w:t xml:space="preserve"> to </w:t>
      </w:r>
      <w:r w:rsidR="00655BB6" w:rsidRPr="0098229D">
        <w:t>63.371, p = 0.088</w:t>
      </w:r>
      <w:bookmarkEnd w:id="37"/>
      <w:r w:rsidR="001F01FA" w:rsidRPr="0098229D">
        <w:t xml:space="preserve">, </w:t>
      </w:r>
      <w:r w:rsidR="00655BB6" w:rsidRPr="0098229D">
        <w:t>T</w:t>
      </w:r>
      <w:bookmarkEnd w:id="38"/>
      <w:r w:rsidR="00655BB6" w:rsidRPr="0098229D">
        <w:t>able 6</w:t>
      </w:r>
      <w:r w:rsidR="006D70A6" w:rsidRPr="0098229D">
        <w:t xml:space="preserve">, </w:t>
      </w:r>
      <w:r w:rsidR="003823BB">
        <w:t>Figure</w:t>
      </w:r>
      <w:r w:rsidR="006D70A6" w:rsidRPr="0098229D">
        <w:t xml:space="preserve"> 3</w:t>
      </w:r>
      <w:r w:rsidR="006A2EF3" w:rsidRPr="0098229D">
        <w:t xml:space="preserve">, </w:t>
      </w:r>
      <w:r w:rsidR="003823BB">
        <w:t>Figure</w:t>
      </w:r>
      <w:r w:rsidR="006A2EF3" w:rsidRPr="0098229D">
        <w:t xml:space="preserve"> 4</w:t>
      </w:r>
      <w:r w:rsidR="006D70A6" w:rsidRPr="0098229D">
        <w:t>). However, there were no signiﬁcant d</w:t>
      </w:r>
      <w:r w:rsidR="00495F72" w:rsidRPr="0098229D">
        <w:t xml:space="preserve">ifferences </w:t>
      </w:r>
      <w:r w:rsidR="001F01FA" w:rsidRPr="0098229D">
        <w:t xml:space="preserve">in the risk of </w:t>
      </w:r>
      <w:r w:rsidR="00495F72" w:rsidRPr="0098229D">
        <w:t xml:space="preserve">MACE or other </w:t>
      </w:r>
      <w:r w:rsidR="001F01FA" w:rsidRPr="0098229D">
        <w:rPr>
          <w:rFonts w:eastAsia="DengXian"/>
          <w:color w:val="171717"/>
        </w:rPr>
        <w:t>s</w:t>
      </w:r>
      <w:r w:rsidR="00495F72" w:rsidRPr="0098229D">
        <w:rPr>
          <w:rFonts w:eastAsia="DengXian"/>
          <w:color w:val="171717"/>
        </w:rPr>
        <w:t>econdary end points</w:t>
      </w:r>
      <w:r w:rsidR="001F01FA" w:rsidRPr="0098229D">
        <w:rPr>
          <w:rFonts w:eastAsia="DengXian"/>
          <w:color w:val="171717"/>
        </w:rPr>
        <w:t xml:space="preserve"> between the two groups</w:t>
      </w:r>
      <w:r w:rsidR="006D70A6" w:rsidRPr="0098229D">
        <w:t>.</w:t>
      </w:r>
    </w:p>
    <w:p w14:paraId="2CCF81F2" w14:textId="7783457C" w:rsidR="00E34824" w:rsidRPr="00D30091" w:rsidRDefault="007E40DF" w:rsidP="00AA6AA3">
      <w:pPr>
        <w:pStyle w:val="6"/>
        <w:spacing w:line="360" w:lineRule="auto"/>
        <w:rPr>
          <w:rFonts w:cstheme="majorHAnsi"/>
          <w:sz w:val="28"/>
          <w:szCs w:val="24"/>
        </w:rPr>
      </w:pPr>
      <w:bookmarkStart w:id="39" w:name="header-n57"/>
      <w:bookmarkEnd w:id="30"/>
      <w:bookmarkEnd w:id="39"/>
      <w:r>
        <w:rPr>
          <w:rFonts w:cstheme="majorHAnsi"/>
          <w:sz w:val="28"/>
          <w:szCs w:val="24"/>
        </w:rPr>
        <w:t xml:space="preserve">4 | </w:t>
      </w:r>
      <w:r w:rsidR="003009A7" w:rsidRPr="00D30091">
        <w:rPr>
          <w:rFonts w:cstheme="majorHAnsi"/>
          <w:sz w:val="28"/>
          <w:szCs w:val="24"/>
        </w:rPr>
        <w:t>D</w:t>
      </w:r>
      <w:r>
        <w:rPr>
          <w:rFonts w:cstheme="majorHAnsi"/>
          <w:sz w:val="28"/>
          <w:szCs w:val="24"/>
        </w:rPr>
        <w:t>ISCUSSION</w:t>
      </w:r>
    </w:p>
    <w:p w14:paraId="4AFBA311" w14:textId="05898DA9" w:rsidR="002D3CD4" w:rsidRPr="0098229D" w:rsidRDefault="00ED3D1C" w:rsidP="002166A8">
      <w:bookmarkStart w:id="40" w:name="OLE_LINK8"/>
      <w:bookmarkStart w:id="41" w:name="OLE_LINK9"/>
      <w:r w:rsidRPr="0098229D">
        <w:t xml:space="preserve">The </w:t>
      </w:r>
      <w:r w:rsidR="00AC16B6" w:rsidRPr="0098229D">
        <w:t xml:space="preserve">present study </w:t>
      </w:r>
      <w:bookmarkEnd w:id="40"/>
      <w:bookmarkEnd w:id="41"/>
      <w:r w:rsidR="00AC16B6" w:rsidRPr="0098229D">
        <w:t>demonstrated that</w:t>
      </w:r>
      <w:r w:rsidR="00660807" w:rsidRPr="0098229D">
        <w:t xml:space="preserve"> </w:t>
      </w:r>
      <w:r w:rsidR="00292D59" w:rsidRPr="0098229D">
        <w:t>lower</w:t>
      </w:r>
      <w:r w:rsidR="00660807" w:rsidRPr="0098229D">
        <w:t xml:space="preserve"> baseline</w:t>
      </w:r>
      <w:r w:rsidR="003C2BAC" w:rsidRPr="0098229D">
        <w:t xml:space="preserve"> </w:t>
      </w:r>
      <w:r w:rsidR="007A280F" w:rsidRPr="0098229D">
        <w:t>LDL-C</w:t>
      </w:r>
      <w:r w:rsidR="003C2BAC" w:rsidRPr="0098229D">
        <w:t xml:space="preserve"> </w:t>
      </w:r>
      <w:r w:rsidR="00E3347D" w:rsidRPr="0098229D">
        <w:t xml:space="preserve">was associated with a lower risk of </w:t>
      </w:r>
      <w:r w:rsidR="00675E82" w:rsidRPr="0098229D">
        <w:t>all-cause death</w:t>
      </w:r>
      <w:r w:rsidR="00957595" w:rsidRPr="0098229D">
        <w:t xml:space="preserve"> </w:t>
      </w:r>
      <w:r w:rsidR="00E3347D" w:rsidRPr="0098229D">
        <w:t xml:space="preserve">among statin-naïve patients undergoing first coronary revascularization. </w:t>
      </w:r>
      <w:r w:rsidR="00FD561C" w:rsidRPr="0098229D">
        <w:t xml:space="preserve">However, no significant </w:t>
      </w:r>
      <w:r w:rsidR="00D7259F" w:rsidRPr="0098229D">
        <w:t xml:space="preserve">differences in </w:t>
      </w:r>
      <w:r w:rsidR="00FD561C" w:rsidRPr="0098229D">
        <w:t xml:space="preserve">the rate of </w:t>
      </w:r>
      <w:r w:rsidR="00B413F1" w:rsidRPr="0098229D">
        <w:t>MACE</w:t>
      </w:r>
      <w:r w:rsidR="000A4159" w:rsidRPr="0098229D">
        <w:t xml:space="preserve"> </w:t>
      </w:r>
      <w:r w:rsidR="00AD2F80" w:rsidRPr="0098229D">
        <w:t xml:space="preserve">and </w:t>
      </w:r>
      <w:r w:rsidR="000A4159" w:rsidRPr="0098229D">
        <w:t>other secondary end points</w:t>
      </w:r>
      <w:r w:rsidR="00FD561C" w:rsidRPr="0098229D">
        <w:t>,</w:t>
      </w:r>
      <w:r w:rsidR="00C673AB" w:rsidRPr="0098229D">
        <w:t xml:space="preserve"> </w:t>
      </w:r>
      <w:r w:rsidR="00227F40" w:rsidRPr="0098229D">
        <w:rPr>
          <w:rFonts w:eastAsia="DengXian"/>
          <w:color w:val="171717"/>
        </w:rPr>
        <w:t xml:space="preserve">such as </w:t>
      </w:r>
      <w:r w:rsidR="00227F40" w:rsidRPr="0098229D">
        <w:t>unexpected revascularization, any nonfatal stroke</w:t>
      </w:r>
      <w:r w:rsidR="00BF4CB0" w:rsidRPr="0098229D">
        <w:t xml:space="preserve"> </w:t>
      </w:r>
      <w:r w:rsidR="00D7259F" w:rsidRPr="0098229D">
        <w:t>w</w:t>
      </w:r>
      <w:r w:rsidR="00FD561C" w:rsidRPr="0098229D">
        <w:t>as</w:t>
      </w:r>
      <w:r w:rsidR="00FD7C04" w:rsidRPr="0098229D">
        <w:t xml:space="preserve"> </w:t>
      </w:r>
      <w:r w:rsidR="00D7259F" w:rsidRPr="0098229D">
        <w:t>observed</w:t>
      </w:r>
      <w:r w:rsidR="00675E82" w:rsidRPr="0098229D">
        <w:t xml:space="preserve">. </w:t>
      </w:r>
    </w:p>
    <w:p w14:paraId="1685687B" w14:textId="4FCA9170" w:rsidR="005F301D" w:rsidRPr="0098229D" w:rsidRDefault="003C2BAC" w:rsidP="002166A8">
      <w:r w:rsidRPr="0098229D">
        <w:t xml:space="preserve">LDL-C </w:t>
      </w:r>
      <w:r w:rsidR="00B56453" w:rsidRPr="0098229D">
        <w:t xml:space="preserve">plays a key role in the pathogenesis and perpetuation of atherosclerotic CVD </w:t>
      </w:r>
      <w:r w:rsidR="00B56453" w:rsidRPr="0098229D">
        <w:fldChar w:fldCharType="begin">
          <w:fldData xml:space="preserve">PEVuZE5vdGU+PENpdGU+PEF1dGhvcj5NLjwvQXV0aG9yPjxZZWFyPjIwMDI8L1llYXI+PFJlY051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</w:fldData>
        </w:fldChar>
      </w:r>
      <w:r w:rsidR="00FE7B98">
        <w:instrText xml:space="preserve"> ADDIN EN.CITE </w:instrText>
      </w:r>
      <w:r w:rsidR="00FE7B98">
        <w:fldChar w:fldCharType="begin">
          <w:fldData xml:space="preserve">PEVuZE5vdGU+PENpdGU+PEF1dGhvcj5NLjwvQXV0aG9yPjxZZWFyPjIwMDI8L1llYXI+PFJlY051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</w:fldData>
        </w:fldChar>
      </w:r>
      <w:r w:rsidR="00FE7B98">
        <w:instrText xml:space="preserve"> ADDIN EN.CITE.DATA </w:instrText>
      </w:r>
      <w:r w:rsidR="00FE7B98">
        <w:fldChar w:fldCharType="end"/>
      </w:r>
      <w:r w:rsidR="00B56453" w:rsidRPr="0098229D">
        <w:fldChar w:fldCharType="separate"/>
      </w:r>
      <w:r w:rsidR="00FE7B98">
        <w:rPr>
          <w:noProof/>
        </w:rPr>
        <w:t>(4-10)</w:t>
      </w:r>
      <w:r w:rsidR="00B56453" w:rsidRPr="0098229D">
        <w:fldChar w:fldCharType="end"/>
      </w:r>
      <w:r w:rsidR="00B04890" w:rsidRPr="0098229D">
        <w:t>, and</w:t>
      </w:r>
      <w:r w:rsidR="00E87B3D" w:rsidRPr="0098229D">
        <w:t xml:space="preserve"> is a predictor of increased morbidity and mortality </w:t>
      </w:r>
      <w:r w:rsidR="000F25D4" w:rsidRPr="0098229D">
        <w:fldChar w:fldCharType="begin">
          <w:fldData xml:space="preserve">PEVuZE5vdGU+PENpdGU+PEF1dGhvcj5TYWNrczwvQXV0aG9yPjxZZWFyPjE5OTY8L1llYXI+PFJl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=
</w:fldData>
        </w:fldChar>
      </w:r>
      <w:r w:rsidR="00FE7B98">
        <w:instrText xml:space="preserve"> ADDIN EN.CITE </w:instrText>
      </w:r>
      <w:r w:rsidR="00FE7B98">
        <w:fldChar w:fldCharType="begin">
          <w:fldData xml:space="preserve">PEVuZE5vdGU+PENpdGU+PEF1dGhvcj5TYWNrczwvQXV0aG9yPjxZZWFyPjE5OTY8L1llYXI+PFJl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=
</w:fldData>
        </w:fldChar>
      </w:r>
      <w:r w:rsidR="00FE7B98">
        <w:instrText xml:space="preserve"> ADDIN EN.CITE.DATA </w:instrText>
      </w:r>
      <w:r w:rsidR="00FE7B98">
        <w:fldChar w:fldCharType="end"/>
      </w:r>
      <w:r w:rsidR="000F25D4" w:rsidRPr="0098229D">
        <w:fldChar w:fldCharType="separate"/>
      </w:r>
      <w:r w:rsidR="00FE7B98">
        <w:rPr>
          <w:noProof/>
        </w:rPr>
        <w:t>(19,28)</w:t>
      </w:r>
      <w:r w:rsidR="000F25D4" w:rsidRPr="0098229D">
        <w:fldChar w:fldCharType="end"/>
      </w:r>
      <w:r w:rsidR="00E87B3D" w:rsidRPr="0098229D">
        <w:t xml:space="preserve"> </w:t>
      </w:r>
      <w:r w:rsidR="00B04890" w:rsidRPr="0098229D">
        <w:t>for CAD</w:t>
      </w:r>
      <w:r w:rsidR="00E87B3D" w:rsidRPr="0098229D">
        <w:t xml:space="preserve">. </w:t>
      </w:r>
      <w:r w:rsidR="00D26D7D" w:rsidRPr="0098229D">
        <w:t xml:space="preserve">In </w:t>
      </w:r>
      <w:r w:rsidR="00B04890" w:rsidRPr="0098229D">
        <w:t>several</w:t>
      </w:r>
      <w:r w:rsidR="00E67073" w:rsidRPr="0098229D">
        <w:t xml:space="preserve"> trials</w:t>
      </w:r>
      <w:r w:rsidR="00D04B4F" w:rsidRPr="0098229D">
        <w:fldChar w:fldCharType="begin">
          <w:fldData xml:space="preserve">PEVuZE5vdGU+PENpdGU+PEF1dGhvcj5MYVJvc2E8L0F1dGhvcj48WWVhcj4yMDA1PC9ZZWFyPjxS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</w:fldData>
        </w:fldChar>
      </w:r>
      <w:r w:rsidR="00FE7B98">
        <w:instrText xml:space="preserve"> ADDIN EN.CITE </w:instrText>
      </w:r>
      <w:r w:rsidR="00FE7B98">
        <w:fldChar w:fldCharType="begin">
          <w:fldData xml:space="preserve">PEVuZE5vdGU+PENpdGU+PEF1dGhvcj5MYVJvc2E8L0F1dGhvcj48WWVhcj4yMDA1PC9ZZWFyPjxS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</w:fldData>
        </w:fldChar>
      </w:r>
      <w:r w:rsidR="00FE7B98">
        <w:instrText xml:space="preserve"> ADDIN EN.CITE.DATA </w:instrText>
      </w:r>
      <w:r w:rsidR="00FE7B98">
        <w:fldChar w:fldCharType="end"/>
      </w:r>
      <w:r w:rsidR="00D04B4F" w:rsidRPr="0098229D">
        <w:fldChar w:fldCharType="separate"/>
      </w:r>
      <w:r w:rsidR="00FE7B98">
        <w:rPr>
          <w:noProof/>
        </w:rPr>
        <w:t>(13-17)</w:t>
      </w:r>
      <w:r w:rsidR="00D04B4F" w:rsidRPr="0098229D">
        <w:fldChar w:fldCharType="end"/>
      </w:r>
      <w:r w:rsidR="00E67073" w:rsidRPr="0098229D">
        <w:t xml:space="preserve">, </w:t>
      </w:r>
      <w:r w:rsidR="00B04890" w:rsidRPr="0098229D">
        <w:t xml:space="preserve">the </w:t>
      </w:r>
      <w:r w:rsidR="00E67073" w:rsidRPr="0098229D">
        <w:t>lower</w:t>
      </w:r>
      <w:r w:rsidR="00B04890" w:rsidRPr="0098229D">
        <w:t xml:space="preserve"> LDL-C results in the better outcome, and </w:t>
      </w:r>
      <w:r w:rsidR="00E67073" w:rsidRPr="0098229D">
        <w:t>there is no threshold below which there is no incremental benefit. The benefit seen in these trials could be due to a greater degree of LDL-C lowering, to pleiotropic effects of a higher statin dose, or both.</w:t>
      </w:r>
      <w:r w:rsidR="00722657" w:rsidRPr="0098229D">
        <w:t xml:space="preserve"> </w:t>
      </w:r>
      <w:r w:rsidR="00252BEF" w:rsidRPr="0098229D">
        <w:t xml:space="preserve">However, there is still </w:t>
      </w:r>
      <w:r w:rsidR="00252BEF" w:rsidRPr="0098229D">
        <w:rPr>
          <w:lang w:eastAsia="zh-CN"/>
        </w:rPr>
        <w:t>controversial</w:t>
      </w:r>
      <w:r w:rsidR="00252BEF" w:rsidRPr="0098229D">
        <w:t xml:space="preserve"> </w:t>
      </w:r>
      <w:r w:rsidR="00252BEF" w:rsidRPr="0098229D">
        <w:rPr>
          <w:lang w:eastAsia="zh-CN"/>
        </w:rPr>
        <w:t>about</w:t>
      </w:r>
      <w:r w:rsidR="00252BEF" w:rsidRPr="0098229D">
        <w:t xml:space="preserve"> </w:t>
      </w:r>
      <w:r w:rsidR="00252BEF" w:rsidRPr="0098229D">
        <w:rPr>
          <w:lang w:eastAsia="zh-CN"/>
        </w:rPr>
        <w:t>whether</w:t>
      </w:r>
      <w:r w:rsidR="00252BEF" w:rsidRPr="0098229D">
        <w:t xml:space="preserve"> </w:t>
      </w:r>
      <w:r w:rsidR="00252BEF" w:rsidRPr="0098229D">
        <w:rPr>
          <w:lang w:eastAsia="zh-CN"/>
        </w:rPr>
        <w:t>baseline</w:t>
      </w:r>
      <w:r w:rsidR="00252BEF" w:rsidRPr="0098229D">
        <w:t xml:space="preserve"> </w:t>
      </w:r>
      <w:r w:rsidR="00252BEF" w:rsidRPr="0098229D">
        <w:rPr>
          <w:lang w:eastAsia="zh-CN"/>
        </w:rPr>
        <w:t>LDL-C</w:t>
      </w:r>
      <w:r w:rsidR="00252BEF" w:rsidRPr="0098229D">
        <w:t xml:space="preserve"> </w:t>
      </w:r>
      <w:r w:rsidR="00252BEF" w:rsidRPr="0098229D">
        <w:rPr>
          <w:lang w:eastAsia="zh-CN"/>
        </w:rPr>
        <w:t>will</w:t>
      </w:r>
      <w:r w:rsidR="00252BEF" w:rsidRPr="0098229D">
        <w:t xml:space="preserve"> </w:t>
      </w:r>
      <w:r w:rsidR="00252BEF" w:rsidRPr="0098229D">
        <w:rPr>
          <w:lang w:eastAsia="zh-CN"/>
        </w:rPr>
        <w:t>predict</w:t>
      </w:r>
      <w:r w:rsidR="00252BEF" w:rsidRPr="0098229D">
        <w:t xml:space="preserve"> </w:t>
      </w:r>
      <w:r w:rsidR="00252BEF" w:rsidRPr="0098229D">
        <w:rPr>
          <w:lang w:eastAsia="zh-CN"/>
        </w:rPr>
        <w:t>the</w:t>
      </w:r>
      <w:r w:rsidR="00252BEF" w:rsidRPr="0098229D">
        <w:t xml:space="preserve"> </w:t>
      </w:r>
      <w:r w:rsidR="00252BEF" w:rsidRPr="0098229D">
        <w:rPr>
          <w:lang w:eastAsia="zh-CN"/>
        </w:rPr>
        <w:t>clinical</w:t>
      </w:r>
      <w:r w:rsidR="00252BEF" w:rsidRPr="0098229D">
        <w:t xml:space="preserve"> </w:t>
      </w:r>
      <w:r w:rsidR="00252BEF" w:rsidRPr="0098229D">
        <w:rPr>
          <w:lang w:eastAsia="zh-CN"/>
        </w:rPr>
        <w:t>outcome</w:t>
      </w:r>
      <w:r w:rsidR="00252BEF" w:rsidRPr="0098229D">
        <w:t xml:space="preserve"> </w:t>
      </w:r>
      <w:r w:rsidR="00252BEF" w:rsidRPr="0098229D">
        <w:rPr>
          <w:lang w:eastAsia="zh-CN"/>
        </w:rPr>
        <w:t>for</w:t>
      </w:r>
      <w:r w:rsidR="00252BEF" w:rsidRPr="0098229D">
        <w:t xml:space="preserve"> </w:t>
      </w:r>
      <w:r w:rsidR="00252BEF" w:rsidRPr="0098229D">
        <w:rPr>
          <w:lang w:eastAsia="zh-CN"/>
        </w:rPr>
        <w:t>CAD</w:t>
      </w:r>
      <w:r w:rsidR="00252BEF" w:rsidRPr="0098229D">
        <w:t xml:space="preserve"> </w:t>
      </w:r>
      <w:r w:rsidR="00252BEF" w:rsidRPr="0098229D">
        <w:rPr>
          <w:lang w:eastAsia="zh-CN"/>
        </w:rPr>
        <w:t>patients</w:t>
      </w:r>
      <w:r w:rsidR="00252BEF" w:rsidRPr="0098229D">
        <w:t xml:space="preserve">. In our study, it </w:t>
      </w:r>
      <w:r w:rsidR="00666B2A" w:rsidRPr="0098229D">
        <w:t>is</w:t>
      </w:r>
      <w:r w:rsidR="00722657" w:rsidRPr="0098229D">
        <w:t xml:space="preserve"> consistent with th</w:t>
      </w:r>
      <w:r w:rsidR="001969D1" w:rsidRPr="0098229D">
        <w:t>ose</w:t>
      </w:r>
      <w:r w:rsidR="00722657" w:rsidRPr="0098229D">
        <w:t xml:space="preserve"> previous report</w:t>
      </w:r>
      <w:r w:rsidR="001969D1" w:rsidRPr="0098229D">
        <w:t>s</w:t>
      </w:r>
      <w:r w:rsidR="00722657" w:rsidRPr="0098229D">
        <w:t xml:space="preserve"> </w:t>
      </w:r>
      <w:r w:rsidR="00722657" w:rsidRPr="0098229D">
        <w:fldChar w:fldCharType="begin">
          <w:fldData xml:space="preserve">PEVuZE5vdGU+PENpdGU+PEF1dGhvcj5QZWtrYW5lbjwvQXV0aG9yPjxZZWFyPjE5OTA8L1llYXI+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</w:fldData>
        </w:fldChar>
      </w:r>
      <w:r w:rsidR="00FE7B98">
        <w:instrText xml:space="preserve"> ADDIN EN.CITE </w:instrText>
      </w:r>
      <w:r w:rsidR="00FE7B98">
        <w:fldChar w:fldCharType="begin">
          <w:fldData xml:space="preserve">PEVuZE5vdGU+PENpdGU+PEF1dGhvcj5QZWtrYW5lbjwvQXV0aG9yPjxZZWFyPjE5OTA8L1llYXI+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</w:fldData>
        </w:fldChar>
      </w:r>
      <w:r w:rsidR="00FE7B98">
        <w:instrText xml:space="preserve"> ADDIN EN.CITE.DATA </w:instrText>
      </w:r>
      <w:r w:rsidR="00FE7B98">
        <w:fldChar w:fldCharType="end"/>
      </w:r>
      <w:r w:rsidR="00722657" w:rsidRPr="0098229D">
        <w:fldChar w:fldCharType="separate"/>
      </w:r>
      <w:r w:rsidR="00FE7B98">
        <w:rPr>
          <w:noProof/>
        </w:rPr>
        <w:t>(6,29)</w:t>
      </w:r>
      <w:r w:rsidR="00722657" w:rsidRPr="0098229D">
        <w:fldChar w:fldCharType="end"/>
      </w:r>
      <w:r w:rsidR="006B4A8B" w:rsidRPr="0098229D">
        <w:t>, that is,</w:t>
      </w:r>
      <w:r w:rsidR="00722657" w:rsidRPr="0098229D">
        <w:t xml:space="preserve"> </w:t>
      </w:r>
      <w:r w:rsidR="00541AF5" w:rsidRPr="0098229D">
        <w:t xml:space="preserve">elevated baseline LDL-C was associated with an increased risk of MACE. </w:t>
      </w:r>
      <w:r w:rsidR="0035499F" w:rsidRPr="0098229D">
        <w:t>Nonetheless</w:t>
      </w:r>
      <w:r w:rsidR="00541AF5" w:rsidRPr="0098229D">
        <w:t xml:space="preserve">, recent trials also reported that, low LDL-C level </w:t>
      </w:r>
      <w:r w:rsidR="00541AF5" w:rsidRPr="0098229D">
        <w:rPr>
          <w:lang w:eastAsia="zh-CN"/>
        </w:rPr>
        <w:t xml:space="preserve">at </w:t>
      </w:r>
      <w:r w:rsidR="00541AF5" w:rsidRPr="0098229D">
        <w:t>admission was associated with increased mortality in patients with</w:t>
      </w:r>
      <w:r w:rsidR="00541AF5" w:rsidRPr="0098229D">
        <w:rPr>
          <w:lang w:eastAsia="zh-CN"/>
        </w:rPr>
        <w:t xml:space="preserve"> </w:t>
      </w:r>
      <w:r w:rsidR="00541AF5" w:rsidRPr="0098229D">
        <w:t>acute coronary syndrome</w:t>
      </w:r>
      <w:r w:rsidR="00161529" w:rsidRPr="0098229D">
        <w:t xml:space="preserve">s </w:t>
      </w:r>
      <w:r w:rsidR="000F66FE" w:rsidRPr="0098229D">
        <w:fldChar w:fldCharType="begin">
          <w:fldData xml:space="preserve">PEVuZE5vdGU+PENpdGU+PEF1dGhvcj5BbC1NYWxsYWg8L0F1dGhvcj48WWVhcj4yMDA5PC9ZZWFy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</w:fldData>
        </w:fldChar>
      </w:r>
      <w:r w:rsidR="00FE7B98">
        <w:instrText xml:space="preserve"> ADDIN EN.CITE </w:instrText>
      </w:r>
      <w:r w:rsidR="00FE7B98">
        <w:fldChar w:fldCharType="begin">
          <w:fldData xml:space="preserve">PEVuZE5vdGU+PENpdGU+PEF1dGhvcj5BbC1NYWxsYWg8L0F1dGhvcj48WWVhcj4yMDA5PC9ZZWFy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</w:fldData>
        </w:fldChar>
      </w:r>
      <w:r w:rsidR="00FE7B98">
        <w:instrText xml:space="preserve"> ADDIN EN.CITE.DATA </w:instrText>
      </w:r>
      <w:r w:rsidR="00FE7B98">
        <w:fldChar w:fldCharType="end"/>
      </w:r>
      <w:r w:rsidR="000F66FE" w:rsidRPr="0098229D">
        <w:fldChar w:fldCharType="separate"/>
      </w:r>
      <w:r w:rsidR="00FE7B98">
        <w:rPr>
          <w:noProof/>
        </w:rPr>
        <w:t>(23,30,31)</w:t>
      </w:r>
      <w:r w:rsidR="000F66FE" w:rsidRPr="0098229D">
        <w:fldChar w:fldCharType="end"/>
      </w:r>
      <w:r w:rsidR="000F66FE" w:rsidRPr="0098229D">
        <w:t>.</w:t>
      </w:r>
      <w:r w:rsidR="008311F0" w:rsidRPr="0098229D">
        <w:t xml:space="preserve"> </w:t>
      </w:r>
      <w:proofErr w:type="spellStart"/>
      <w:r w:rsidR="00E111DD" w:rsidRPr="0098229D">
        <w:t>Rauchhaus</w:t>
      </w:r>
      <w:proofErr w:type="spellEnd"/>
      <w:r w:rsidR="00E111DD" w:rsidRPr="0098229D">
        <w:t xml:space="preserve"> et al</w:t>
      </w:r>
      <w:r w:rsidR="00E111DD" w:rsidRPr="0098229D">
        <w:fldChar w:fldCharType="begin"/>
      </w:r>
      <w:r w:rsidR="00FE7B98">
        <w:instrText xml:space="preserve"> ADDIN EN.CITE &lt;EndNote&gt;&lt;Cite&gt;&lt;Author&gt;Rauchhaus&lt;/Author&gt;&lt;Year&gt;2003&lt;/Year&gt;&lt;RecNum&gt;235&lt;/RecNum&gt;&lt;DisplayText&gt;(32)&lt;/DisplayText&gt;&lt;record&gt;&lt;rec-number&gt;235&lt;/rec-number&gt;&lt;foreign-keys&gt;&lt;key app="EN" db-id="fw0x905p0px2roe2zv0vv2a19x22p99z9exx" timestamp="1524549804"&gt;235&lt;/key&gt;&lt;/foreign-keys&gt;&lt;ref-type name="Journal Article"&gt;17&lt;/ref-type&gt;&lt;contributors&gt;&lt;authors&gt;&lt;author&gt;Rauchhaus, M.&lt;/author&gt;&lt;author&gt;Clark, A. L.&lt;/author&gt;&lt;author&gt;Doehner, W.&lt;/author&gt;&lt;author&gt;Davos, C.&lt;/author&gt;&lt;author&gt;Bolger, A.&lt;/author&gt;&lt;author&gt;Sharma, R.&lt;/author&gt;&lt;author&gt;Coats, A. J.&lt;/author&gt;&lt;author&gt;Anker, S. D.&lt;/author&gt;&lt;/authors&gt;&lt;/contributors&gt;&lt;auth-address&gt;Clinical Cardiology, National Heart and Lung Institute, Imperial College School of Medicine, London, United Kingdom.&lt;/auth-address&gt;&lt;titles&gt;&lt;title&gt;The relationship between cholesterol and survival in patients with chronic heart failure&lt;/title&gt;&lt;secondary-title&gt;J Am Coll Cardiol&lt;/secondary-title&gt;&lt;/titles&gt;&lt;periodical&gt;&lt;full-title&gt;J Am Coll Cardiol&lt;/full-title&gt;&lt;/periodical&gt;&lt;pages&gt;1933-40&lt;/pages&gt;&lt;volume&gt;42&lt;/volume&gt;&lt;number&gt;11&lt;/number&gt;&lt;keywords&gt;&lt;keyword&gt;Age Factors&lt;/keyword&gt;&lt;keyword&gt;Cholesterol/*blood&lt;/keyword&gt;&lt;keyword&gt;Chronic Disease&lt;/keyword&gt;&lt;keyword&gt;Exercise Tolerance&lt;/keyword&gt;&lt;keyword&gt;Heart Failure/blood/*mortality&lt;/keyword&gt;&lt;keyword&gt;Humans&lt;/keyword&gt;&lt;keyword&gt;Lipoproteins/blood&lt;/keyword&gt;&lt;keyword&gt;Middle Aged&lt;/keyword&gt;&lt;keyword&gt;Prognosis&lt;/keyword&gt;&lt;keyword&gt;ROC Curve&lt;/keyword&gt;&lt;keyword&gt;Sensitivity and Specificity&lt;/keyword&gt;&lt;keyword&gt;Stroke Volume&lt;/keyword&gt;&lt;keyword&gt;Survival Rate&lt;/keyword&gt;&lt;/keywords&gt;&lt;dates&gt;&lt;year&gt;2003&lt;/year&gt;&lt;pub-dates&gt;&lt;date&gt;Dec 3&lt;/date&gt;&lt;/pub-dates&gt;&lt;/dates&gt;&lt;isbn&gt;0735-1097 (Print)&amp;#xD;0735-1097 (Linking)&lt;/isbn&gt;&lt;accession-num&gt;14662255&lt;/accession-num&gt;&lt;urls&gt;&lt;related-urls&gt;&lt;url&gt;https://www.ncbi.nlm.nih.gov/pubmed/14662255&lt;/url&gt;&lt;url&gt;https://www.sciencedirect.com/science/article/pii/S0735109703012002?via%3Dihub&lt;/url&gt;&lt;/related-urls&gt;&lt;/urls&gt;&lt;/record&gt;&lt;/Cite&gt;&lt;/EndNote&gt;</w:instrText>
      </w:r>
      <w:r w:rsidR="00E111DD" w:rsidRPr="0098229D">
        <w:fldChar w:fldCharType="separate"/>
      </w:r>
      <w:r w:rsidR="00FE7B98">
        <w:rPr>
          <w:noProof/>
        </w:rPr>
        <w:t>(32)</w:t>
      </w:r>
      <w:r w:rsidR="00E111DD" w:rsidRPr="0098229D">
        <w:fldChar w:fldCharType="end"/>
      </w:r>
      <w:r w:rsidR="00E111DD" w:rsidRPr="0098229D">
        <w:t>demonstrated that higher</w:t>
      </w:r>
      <w:r w:rsidR="00E111DD" w:rsidRPr="0098229D">
        <w:rPr>
          <w:lang w:eastAsia="zh-CN"/>
        </w:rPr>
        <w:t xml:space="preserve"> </w:t>
      </w:r>
      <w:r w:rsidR="00E111DD" w:rsidRPr="0098229D">
        <w:t>cholesterol levels were associated with better survival in</w:t>
      </w:r>
      <w:r w:rsidR="00E111DD" w:rsidRPr="0098229D">
        <w:rPr>
          <w:lang w:eastAsia="zh-CN"/>
        </w:rPr>
        <w:t xml:space="preserve"> </w:t>
      </w:r>
      <w:r w:rsidR="00E111DD" w:rsidRPr="0098229D">
        <w:t xml:space="preserve">patients with </w:t>
      </w:r>
      <w:bookmarkStart w:id="42" w:name="OLE_LINK4"/>
      <w:bookmarkStart w:id="43" w:name="OLE_LINK5"/>
      <w:r w:rsidR="00E111DD" w:rsidRPr="0098229D">
        <w:t>chronic heart failure</w:t>
      </w:r>
      <w:bookmarkEnd w:id="42"/>
      <w:bookmarkEnd w:id="43"/>
      <w:r w:rsidR="00E111DD" w:rsidRPr="0098229D">
        <w:t>.</w:t>
      </w:r>
      <w:r w:rsidR="00DF70DD" w:rsidRPr="0098229D">
        <w:t xml:space="preserve"> </w:t>
      </w:r>
      <w:r w:rsidR="00161529" w:rsidRPr="0098229D">
        <w:t xml:space="preserve">The phenomenon </w:t>
      </w:r>
      <w:r w:rsidR="00161529" w:rsidRPr="0098229D">
        <w:rPr>
          <w:lang w:eastAsia="zh-CN"/>
        </w:rPr>
        <w:t xml:space="preserve">is </w:t>
      </w:r>
      <w:r w:rsidR="00161529" w:rsidRPr="0098229D">
        <w:t>deﬁned as “cholesterol</w:t>
      </w:r>
      <w:r w:rsidR="00161529" w:rsidRPr="0098229D">
        <w:rPr>
          <w:lang w:eastAsia="zh-CN"/>
        </w:rPr>
        <w:t xml:space="preserve"> </w:t>
      </w:r>
      <w:r w:rsidR="00161529" w:rsidRPr="0098229D">
        <w:t xml:space="preserve">paradox”, and its mechanism remains unclear. However, the paradox </w:t>
      </w:r>
      <w:r w:rsidR="00161529" w:rsidRPr="0098229D">
        <w:lastRenderedPageBreak/>
        <w:t>describe above was not detected in the present study</w:t>
      </w:r>
      <w:r w:rsidR="000C7D2D" w:rsidRPr="0098229D">
        <w:t xml:space="preserve">. </w:t>
      </w:r>
      <w:r w:rsidR="005F301D" w:rsidRPr="0098229D">
        <w:t>It might be caused by a number of different factors.</w:t>
      </w:r>
      <w:r w:rsidR="00D21343" w:rsidRPr="0098229D">
        <w:t xml:space="preserve"> </w:t>
      </w:r>
      <w:r w:rsidR="00DE0E2A" w:rsidRPr="0098229D">
        <w:rPr>
          <w:lang w:eastAsia="zh-CN"/>
        </w:rPr>
        <w:t xml:space="preserve">For example, the </w:t>
      </w:r>
      <w:r w:rsidR="00BD743E" w:rsidRPr="0098229D">
        <w:t xml:space="preserve">patients enrolled in </w:t>
      </w:r>
      <w:r w:rsidR="00DE0E2A" w:rsidRPr="0098229D">
        <w:rPr>
          <w:lang w:eastAsia="zh-CN"/>
        </w:rPr>
        <w:t>those trials</w:t>
      </w:r>
      <w:r w:rsidR="00DE0E2A" w:rsidRPr="0098229D">
        <w:fldChar w:fldCharType="begin">
          <w:fldData xml:space="preserve">PEVuZE5vdGU+PENpdGU+PEF1dGhvcj5BbC1NYWxsYWg8L0F1dGhvcj48WWVhcj4yMDA5PC9ZZWFy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</w:fldData>
        </w:fldChar>
      </w:r>
      <w:r w:rsidR="00FE7B98">
        <w:instrText xml:space="preserve"> ADDIN EN.CITE </w:instrText>
      </w:r>
      <w:r w:rsidR="00FE7B98">
        <w:fldChar w:fldCharType="begin">
          <w:fldData xml:space="preserve">PEVuZE5vdGU+PENpdGU+PEF1dGhvcj5BbC1NYWxsYWg8L0F1dGhvcj48WWVhcj4yMDA5PC9ZZWFy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</w:fldData>
        </w:fldChar>
      </w:r>
      <w:r w:rsidR="00FE7B98">
        <w:instrText xml:space="preserve"> ADDIN EN.CITE.DATA </w:instrText>
      </w:r>
      <w:r w:rsidR="00FE7B98">
        <w:fldChar w:fldCharType="end"/>
      </w:r>
      <w:r w:rsidR="00DE0E2A" w:rsidRPr="0098229D">
        <w:fldChar w:fldCharType="separate"/>
      </w:r>
      <w:r w:rsidR="00FE7B98">
        <w:rPr>
          <w:noProof/>
        </w:rPr>
        <w:t>(23,30,31)</w:t>
      </w:r>
      <w:r w:rsidR="00DE0E2A" w:rsidRPr="0098229D">
        <w:fldChar w:fldCharType="end"/>
      </w:r>
      <w:r w:rsidR="00DE0E2A" w:rsidRPr="0098229D">
        <w:rPr>
          <w:lang w:eastAsia="zh-CN"/>
        </w:rPr>
        <w:t xml:space="preserve"> </w:t>
      </w:r>
      <w:r w:rsidR="00B4685E" w:rsidRPr="0098229D">
        <w:rPr>
          <w:lang w:eastAsia="zh-CN"/>
        </w:rPr>
        <w:t>were</w:t>
      </w:r>
      <w:r w:rsidR="0058562C" w:rsidRPr="0098229D">
        <w:rPr>
          <w:lang w:eastAsia="zh-CN"/>
        </w:rPr>
        <w:t xml:space="preserve"> </w:t>
      </w:r>
      <w:r w:rsidR="00DD18E3" w:rsidRPr="0098229D">
        <w:rPr>
          <w:lang w:eastAsia="zh-CN"/>
        </w:rPr>
        <w:t xml:space="preserve">with </w:t>
      </w:r>
      <w:r w:rsidR="0058562C" w:rsidRPr="0098229D">
        <w:t>acute coronary syndromes</w:t>
      </w:r>
      <w:r w:rsidR="0058562C" w:rsidRPr="0098229D">
        <w:rPr>
          <w:lang w:eastAsia="zh-CN"/>
        </w:rPr>
        <w:t>, which may lead to abnormal lipid metabolism, leading to lower preoperative LDL-C</w:t>
      </w:r>
      <w:r w:rsidR="0002237D" w:rsidRPr="0098229D">
        <w:rPr>
          <w:lang w:eastAsia="zh-CN"/>
        </w:rPr>
        <w:fldChar w:fldCharType="begin"/>
      </w:r>
      <w:r w:rsidR="00FE7B98">
        <w:rPr>
          <w:lang w:eastAsia="zh-CN"/>
        </w:rPr>
        <w:instrText xml:space="preserve"> ADDIN EN.CITE &lt;EndNote&gt;&lt;Cite&gt;&lt;Author&gt;Fyfe&lt;/Author&gt;&lt;Year&gt;1971&lt;/Year&gt;&lt;RecNum&gt;238&lt;/RecNum&gt;&lt;DisplayText&gt;(33)&lt;/DisplayText&gt;&lt;record&gt;&lt;rec-number&gt;238&lt;/rec-number&gt;&lt;foreign-keys&gt;&lt;key app="EN" db-id="fw0x905p0px2roe2zv0vv2a19x22p99z9exx" timestamp="1525103214"&gt;238&lt;/key&gt;&lt;/foreign-keys&gt;&lt;ref-type name="Journal Article"&gt;17&lt;/ref-type&gt;&lt;contributors&gt;&lt;authors&gt;&lt;author&gt;Fyfe, T.&lt;/author&gt;&lt;author&gt;Baxter, R. H.&lt;/author&gt;&lt;author&gt;Cochran, K. M.&lt;/author&gt;&lt;author&gt;Booth, E. M.&lt;/author&gt;&lt;/authors&gt;&lt;/contributors&gt;&lt;titles&gt;&lt;title&gt;Plasma-lipid changes after myocardial infarction&lt;/title&gt;&lt;secondary-title&gt;Lancet&lt;/secondary-title&gt;&lt;/titles&gt;&lt;periodical&gt;&lt;full-title&gt;Lancet&lt;/full-title&gt;&lt;/periodical&gt;&lt;pages&gt;997-1001&lt;/pages&gt;&lt;volume&gt;2&lt;/volume&gt;&lt;number&gt;7732&lt;/number&gt;&lt;keywords&gt;&lt;keyword&gt;Aged&lt;/keyword&gt;&lt;keyword&gt;Blood Glucose/analysis&lt;/keyword&gt;&lt;keyword&gt;Cholesterol/blood&lt;/keyword&gt;&lt;keyword&gt;Female&lt;/keyword&gt;&lt;keyword&gt;Humans&lt;/keyword&gt;&lt;keyword&gt;Lipids/*blood&lt;/keyword&gt;&lt;keyword&gt;Male&lt;/keyword&gt;&lt;keyword&gt;Methods&lt;/keyword&gt;&lt;keyword&gt;Middle Aged&lt;/keyword&gt;&lt;keyword&gt;Myocardial Infarction/*blood&lt;/keyword&gt;&lt;keyword&gt;Spectrophotometry&lt;/keyword&gt;&lt;keyword&gt;Time Factors&lt;/keyword&gt;&lt;keyword&gt;Triglycerides/blood&lt;/keyword&gt;&lt;/keywords&gt;&lt;dates&gt;&lt;year&gt;1971&lt;/year&gt;&lt;pub-dates&gt;&lt;date&gt;Nov&lt;/date&gt;&lt;/pub-dates&gt;&lt;/dates&gt;&lt;isbn&gt;0140-6736 (Print)&amp;#xD;0140-6736 (Linking)&lt;/isbn&gt;&lt;accession-num&gt;4108108&lt;/accession-num&gt;&lt;urls&gt;&lt;related-urls&gt;&lt;url&gt;https://www.ncbi.nlm.nih.gov/pubmed/4108108&lt;/url&gt;&lt;/related-urls&gt;&lt;/urls&gt;&lt;/record&gt;&lt;/Cite&gt;&lt;/EndNote&gt;</w:instrText>
      </w:r>
      <w:r w:rsidR="0002237D" w:rsidRPr="0098229D">
        <w:rPr>
          <w:lang w:eastAsia="zh-CN"/>
        </w:rPr>
        <w:fldChar w:fldCharType="separate"/>
      </w:r>
      <w:r w:rsidR="00FE7B98">
        <w:rPr>
          <w:noProof/>
          <w:lang w:eastAsia="zh-CN"/>
        </w:rPr>
        <w:t>(33)</w:t>
      </w:r>
      <w:r w:rsidR="0002237D" w:rsidRPr="0098229D">
        <w:rPr>
          <w:lang w:eastAsia="zh-CN"/>
        </w:rPr>
        <w:fldChar w:fldCharType="end"/>
      </w:r>
      <w:r w:rsidR="0058562C" w:rsidRPr="0098229D">
        <w:rPr>
          <w:lang w:eastAsia="zh-CN"/>
        </w:rPr>
        <w:t xml:space="preserve"> and poor prognosis.</w:t>
      </w:r>
      <w:r w:rsidR="00BD743E" w:rsidRPr="0098229D">
        <w:rPr>
          <w:lang w:eastAsia="zh-CN"/>
        </w:rPr>
        <w:t xml:space="preserve"> </w:t>
      </w:r>
      <w:r w:rsidR="00D25FEB" w:rsidRPr="0098229D">
        <w:rPr>
          <w:lang w:eastAsia="zh-CN"/>
        </w:rPr>
        <w:t xml:space="preserve">The </w:t>
      </w:r>
      <w:r w:rsidR="00D25FEB" w:rsidRPr="0098229D">
        <w:t xml:space="preserve">patients enrolled in </w:t>
      </w:r>
      <w:proofErr w:type="spellStart"/>
      <w:r w:rsidR="00893FFE" w:rsidRPr="0098229D">
        <w:t>Rauchhaus</w:t>
      </w:r>
      <w:proofErr w:type="spellEnd"/>
      <w:r w:rsidR="00893FFE" w:rsidRPr="0098229D">
        <w:t xml:space="preserve"> et </w:t>
      </w:r>
      <w:proofErr w:type="spellStart"/>
      <w:r w:rsidR="00893FFE" w:rsidRPr="0098229D">
        <w:t>al’s</w:t>
      </w:r>
      <w:proofErr w:type="spellEnd"/>
      <w:r w:rsidR="00893FFE" w:rsidRPr="0098229D">
        <w:fldChar w:fldCharType="begin"/>
      </w:r>
      <w:r w:rsidR="00FE7B98">
        <w:instrText xml:space="preserve"> ADDIN EN.CITE &lt;EndNote&gt;&lt;Cite&gt;&lt;Author&gt;Rauchhaus&lt;/Author&gt;&lt;Year&gt;2003&lt;/Year&gt;&lt;RecNum&gt;235&lt;/RecNum&gt;&lt;DisplayText&gt;(32)&lt;/DisplayText&gt;&lt;record&gt;&lt;rec-number&gt;235&lt;/rec-number&gt;&lt;foreign-keys&gt;&lt;key app="EN" db-id="fw0x905p0px2roe2zv0vv2a19x22p99z9exx" timestamp="1524549804"&gt;235&lt;/key&gt;&lt;/foreign-keys&gt;&lt;ref-type name="Journal Article"&gt;17&lt;/ref-type&gt;&lt;contributors&gt;&lt;authors&gt;&lt;author&gt;Rauchhaus, M.&lt;/author&gt;&lt;author&gt;Clark, A. L.&lt;/author&gt;&lt;author&gt;Doehner, W.&lt;/author&gt;&lt;author&gt;Davos, C.&lt;/author&gt;&lt;author&gt;Bolger, A.&lt;/author&gt;&lt;author&gt;Sharma, R.&lt;/author&gt;&lt;author&gt;Coats, A. J.&lt;/author&gt;&lt;author&gt;Anker, S. D.&lt;/author&gt;&lt;/authors&gt;&lt;/contributors&gt;&lt;auth-address&gt;Clinical Cardiology, National Heart and Lung Institute, Imperial College School of Medicine, London, United Kingdom.&lt;/auth-address&gt;&lt;titles&gt;&lt;title&gt;The relationship between cholesterol and survival in patients with chronic heart failure&lt;/title&gt;&lt;secondary-title&gt;J Am Coll Cardiol&lt;/secondary-title&gt;&lt;/titles&gt;&lt;periodical&gt;&lt;full-title&gt;J Am Coll Cardiol&lt;/full-title&gt;&lt;/periodical&gt;&lt;pages&gt;1933-40&lt;/pages&gt;&lt;volume&gt;42&lt;/volume&gt;&lt;number&gt;11&lt;/number&gt;&lt;keywords&gt;&lt;keyword&gt;Age Factors&lt;/keyword&gt;&lt;keyword&gt;Cholesterol/*blood&lt;/keyword&gt;&lt;keyword&gt;Chronic Disease&lt;/keyword&gt;&lt;keyword&gt;Exercise Tolerance&lt;/keyword&gt;&lt;keyword&gt;Heart Failure/blood/*mortality&lt;/keyword&gt;&lt;keyword&gt;Humans&lt;/keyword&gt;&lt;keyword&gt;Lipoproteins/blood&lt;/keyword&gt;&lt;keyword&gt;Middle Aged&lt;/keyword&gt;&lt;keyword&gt;Prognosis&lt;/keyword&gt;&lt;keyword&gt;ROC Curve&lt;/keyword&gt;&lt;keyword&gt;Sensitivity and Specificity&lt;/keyword&gt;&lt;keyword&gt;Stroke Volume&lt;/keyword&gt;&lt;keyword&gt;Survival Rate&lt;/keyword&gt;&lt;/keywords&gt;&lt;dates&gt;&lt;year&gt;2003&lt;/year&gt;&lt;pub-dates&gt;&lt;date&gt;Dec 3&lt;/date&gt;&lt;/pub-dates&gt;&lt;/dates&gt;&lt;isbn&gt;0735-1097 (Print)&amp;#xD;0735-1097 (Linking)&lt;/isbn&gt;&lt;accession-num&gt;14662255&lt;/accession-num&gt;&lt;urls&gt;&lt;related-urls&gt;&lt;url&gt;https://www.ncbi.nlm.nih.gov/pubmed/14662255&lt;/url&gt;&lt;url&gt;https://www.sciencedirect.com/science/article/pii/S0735109703012002?via%3Dihub&lt;/url&gt;&lt;/related-urls&gt;&lt;/urls&gt;&lt;/record&gt;&lt;/Cite&gt;&lt;/EndNote&gt;</w:instrText>
      </w:r>
      <w:r w:rsidR="00893FFE" w:rsidRPr="0098229D">
        <w:fldChar w:fldCharType="separate"/>
      </w:r>
      <w:r w:rsidR="00FE7B98">
        <w:rPr>
          <w:noProof/>
        </w:rPr>
        <w:t>(32)</w:t>
      </w:r>
      <w:r w:rsidR="00893FFE" w:rsidRPr="0098229D">
        <w:fldChar w:fldCharType="end"/>
      </w:r>
      <w:r w:rsidR="00D25FEB" w:rsidRPr="0098229D">
        <w:t xml:space="preserve"> study</w:t>
      </w:r>
      <w:r w:rsidR="00893FFE" w:rsidRPr="0098229D">
        <w:t xml:space="preserve"> </w:t>
      </w:r>
      <w:r w:rsidR="00893FFE" w:rsidRPr="0098229D">
        <w:rPr>
          <w:lang w:eastAsia="zh-CN"/>
        </w:rPr>
        <w:t xml:space="preserve">were with </w:t>
      </w:r>
      <w:r w:rsidR="00893FFE" w:rsidRPr="0098229D">
        <w:t xml:space="preserve">chronic heart failure, </w:t>
      </w:r>
      <w:r w:rsidR="002C2D49" w:rsidRPr="0098229D">
        <w:t xml:space="preserve">in which </w:t>
      </w:r>
      <w:r w:rsidR="00751100" w:rsidRPr="0098229D">
        <w:t xml:space="preserve">lower </w:t>
      </w:r>
      <w:r w:rsidR="002C2D49" w:rsidRPr="0098229D">
        <w:t>LDL-C may reflect reduced food intake and reduced intestinal absorption due to bowel edema and may possibly be a result of increased metabolic stress</w:t>
      </w:r>
      <w:r w:rsidR="002C2D49" w:rsidRPr="0098229D">
        <w:fldChar w:fldCharType="begin"/>
      </w:r>
      <w:r w:rsidR="00FE7B98">
        <w:instrText xml:space="preserve"> ADDIN EN.CITE &lt;EndNote&gt;&lt;Cite&gt;&lt;Author&gt;Witte&lt;/Author&gt;&lt;Year&gt;2002&lt;/Year&gt;&lt;RecNum&gt;239&lt;/RecNum&gt;&lt;DisplayText&gt;(34)&lt;/DisplayText&gt;&lt;record&gt;&lt;rec-number&gt;239&lt;/rec-number&gt;&lt;foreign-keys&gt;&lt;key app="EN" db-id="fw0x905p0px2roe2zv0vv2a19x22p99z9exx" timestamp="1525104283"&gt;239&lt;/key&gt;&lt;/foreign-keys&gt;&lt;ref-type name="Journal Article"&gt;17&lt;/ref-type&gt;&lt;contributors&gt;&lt;authors&gt;&lt;author&gt;Witte, K. K.&lt;/author&gt;&lt;author&gt;Clark, A. L.&lt;/author&gt;&lt;/authors&gt;&lt;/contributors&gt;&lt;auth-address&gt;Academic Cardiology, Castle Hill Hospital, Castle Road, Cottingham, HU16 5JQ, Hull, UK. klauswitte@hotmail.com&lt;/auth-address&gt;&lt;titles&gt;&lt;title&gt;Nutritional abnormalities contributing to cachexia in chronic illness&lt;/title&gt;&lt;secondary-title&gt;Int J Cardiol&lt;/secondary-title&gt;&lt;/titles&gt;&lt;periodical&gt;&lt;full-title&gt;Int J Cardiol&lt;/full-title&gt;&lt;/periodical&gt;&lt;pages&gt;23-31&lt;/pages&gt;&lt;volume&gt;85&lt;/volume&gt;&lt;number&gt;1&lt;/number&gt;&lt;keywords&gt;&lt;keyword&gt;Cachexia/*etiology&lt;/keyword&gt;&lt;keyword&gt;Chronic Disease&lt;/keyword&gt;&lt;keyword&gt;Heart Failure/*complications/*metabolism&lt;/keyword&gt;&lt;keyword&gt;Humans&lt;/keyword&gt;&lt;keyword&gt;Wasting Syndrome/*complications/metabolism&lt;/keyword&gt;&lt;/keywords&gt;&lt;dates&gt;&lt;year&gt;2002&lt;/year&gt;&lt;pub-dates&gt;&lt;date&gt;Sep&lt;/date&gt;&lt;/pub-dates&gt;&lt;/dates&gt;&lt;isbn&gt;0167-5273 (Print)&amp;#xD;0167-5273 (Linking)&lt;/isbn&gt;&lt;accession-num&gt;12163207&lt;/accession-num&gt;&lt;urls&gt;&lt;related-urls&gt;&lt;url&gt;https://www.ncbi.nlm.nih.gov/pubmed/12163207&lt;/url&gt;&lt;/related-urls&gt;&lt;/urls&gt;&lt;/record&gt;&lt;/Cite&gt;&lt;/EndNote&gt;</w:instrText>
      </w:r>
      <w:r w:rsidR="002C2D49" w:rsidRPr="0098229D">
        <w:fldChar w:fldCharType="separate"/>
      </w:r>
      <w:r w:rsidR="00FE7B98">
        <w:rPr>
          <w:noProof/>
        </w:rPr>
        <w:t>(34)</w:t>
      </w:r>
      <w:r w:rsidR="002C2D49" w:rsidRPr="0098229D">
        <w:fldChar w:fldCharType="end"/>
      </w:r>
      <w:r w:rsidR="002C2D49" w:rsidRPr="0098229D">
        <w:t>.</w:t>
      </w:r>
      <w:r w:rsidR="007A1B9A" w:rsidRPr="0098229D">
        <w:t xml:space="preserve"> </w:t>
      </w:r>
    </w:p>
    <w:p w14:paraId="7529B758" w14:textId="5CCC3442" w:rsidR="00BD696A" w:rsidRDefault="00191429" w:rsidP="00C862E3">
      <w:pPr>
        <w:rPr>
          <w:rFonts w:eastAsia="微软雅黑 Light"/>
        </w:rPr>
      </w:pPr>
      <w:r w:rsidRPr="000430FB">
        <w:t>It is well known that Japanese healthy patients showed longer occlusion time compared with UK Westerners (545 vs 364 sec, P&lt;0.0001),</w:t>
      </w:r>
      <w:r w:rsidR="00E96414" w:rsidRPr="000430FB">
        <w:t xml:space="preserve"> </w:t>
      </w:r>
      <w:r w:rsidRPr="000430FB">
        <w:t>which may</w:t>
      </w:r>
      <w:r w:rsidR="007068B0" w:rsidRPr="000430FB">
        <w:t xml:space="preserve"> </w:t>
      </w:r>
      <w:r w:rsidRPr="000430FB">
        <w:t>mean the lower level of thrombogenicity in East Asians vs Westerners</w:t>
      </w:r>
      <w:r w:rsidR="00E96414" w:rsidRPr="000430FB">
        <w:t xml:space="preserve"> </w:t>
      </w:r>
      <w:r w:rsidRPr="000430FB">
        <w:t>(the Japanese paradox)</w:t>
      </w:r>
      <w:r w:rsidR="00191021" w:rsidRPr="000430FB">
        <w:fldChar w:fldCharType="begin">
          <w:fldData xml:space="preserve">PEVuZE5vdGU+PENpdGU+PEF1dGhvcj5Hb3JvZzwvQXV0aG9yPjxZZWFyPjIwMTE8L1llYXI+PFJl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</w:fldData>
        </w:fldChar>
      </w:r>
      <w:r w:rsidR="00FE7B98">
        <w:instrText xml:space="preserve"> ADDIN EN.CITE </w:instrText>
      </w:r>
      <w:r w:rsidR="00FE7B98">
        <w:fldChar w:fldCharType="begin">
          <w:fldData xml:space="preserve">PEVuZE5vdGU+PENpdGU+PEF1dGhvcj5Hb3JvZzwvQXV0aG9yPjxZZWFyPjIwMTE8L1llYXI+PFJl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</w:fldData>
        </w:fldChar>
      </w:r>
      <w:r w:rsidR="00FE7B98">
        <w:instrText xml:space="preserve"> ADDIN EN.CITE.DATA </w:instrText>
      </w:r>
      <w:r w:rsidR="00FE7B98">
        <w:fldChar w:fldCharType="end"/>
      </w:r>
      <w:r w:rsidR="00191021" w:rsidRPr="000430FB">
        <w:fldChar w:fldCharType="separate"/>
      </w:r>
      <w:r w:rsidR="00FE7B98">
        <w:rPr>
          <w:noProof/>
        </w:rPr>
        <w:t>(35)</w:t>
      </w:r>
      <w:r w:rsidR="00191021" w:rsidRPr="000430FB">
        <w:fldChar w:fldCharType="end"/>
      </w:r>
      <w:r w:rsidRPr="000430FB">
        <w:t xml:space="preserve">. The recent analysis of the NCDR (National Cardiovascular Data Registry </w:t>
      </w:r>
      <w:proofErr w:type="spellStart"/>
      <w:r w:rsidRPr="000430FB">
        <w:t>CathPCI</w:t>
      </w:r>
      <w:proofErr w:type="spellEnd"/>
      <w:r w:rsidRPr="000430FB">
        <w:t xml:space="preserve"> Registry) database (n=423,965 Americans) also supported the favorable clinical outcomes in Asians</w:t>
      </w:r>
      <w:r w:rsidR="00191021" w:rsidRPr="000430FB">
        <w:fldChar w:fldCharType="begin">
          <w:fldData xml:space="preserve">PEVuZE5vdGU+PENpdGU+PEF1dGhvcj5LdW1hcjwvQXV0aG9yPjxZZWFyPjIwMTM8L1llYXI+PFJl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</w:fldData>
        </w:fldChar>
      </w:r>
      <w:r w:rsidR="00FE7B98">
        <w:instrText xml:space="preserve"> ADDIN EN.CITE </w:instrText>
      </w:r>
      <w:r w:rsidR="00FE7B98">
        <w:fldChar w:fldCharType="begin">
          <w:fldData xml:space="preserve">PEVuZE5vdGU+PENpdGU+PEF1dGhvcj5LdW1hcjwvQXV0aG9yPjxZZWFyPjIwMTM8L1llYXI+PFJl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</w:fldData>
        </w:fldChar>
      </w:r>
      <w:r w:rsidR="00FE7B98">
        <w:instrText xml:space="preserve"> ADDIN EN.CITE.DATA </w:instrText>
      </w:r>
      <w:r w:rsidR="00FE7B98">
        <w:fldChar w:fldCharType="end"/>
      </w:r>
      <w:r w:rsidR="00191021" w:rsidRPr="000430FB">
        <w:fldChar w:fldCharType="separate"/>
      </w:r>
      <w:r w:rsidR="00FE7B98">
        <w:rPr>
          <w:noProof/>
        </w:rPr>
        <w:t>(36)</w:t>
      </w:r>
      <w:r w:rsidR="00191021" w:rsidRPr="000430FB">
        <w:fldChar w:fldCharType="end"/>
      </w:r>
      <w:r w:rsidRPr="000430FB">
        <w:t>. The mechanisms of this Japanese paradox are not clear. However, recent studies have demonstrated that the differences in genetic polymorphisms between the races may be a piece of underlying mechanism</w:t>
      </w:r>
      <w:r w:rsidR="001E5AD3" w:rsidRPr="000430FB">
        <w:fldChar w:fldCharType="begin"/>
      </w:r>
      <w:r w:rsidR="00FE7B98">
        <w:instrText xml:space="preserve"> ADDIN EN.CITE &lt;EndNote&gt;&lt;Cite&gt;&lt;Author&gt;Zakai&lt;/Author&gt;&lt;Year&gt;2011&lt;/Year&gt;&lt;RecNum&gt;1554&lt;/RecNum&gt;&lt;DisplayText&gt;(37)&lt;/DisplayText&gt;&lt;record&gt;&lt;rec-number&gt;1554&lt;/rec-number&gt;&lt;foreign-keys&gt;&lt;key app="EN" db-id="fw0x905p0px2roe2zv0vv2a19x22p99z9exx" timestamp="1528719380"&gt;1554&lt;/key&gt;&lt;/foreign-keys&gt;&lt;ref-type name="Journal Article"&gt;17&lt;/ref-type&gt;&lt;contributors&gt;&lt;authors&gt;&lt;author&gt;Zakai, N. A.&lt;/author&gt;&lt;author&gt;McClure, L. A.&lt;/author&gt;&lt;/authors&gt;&lt;/contributors&gt;&lt;auth-address&gt;Department of Medicine and Pathology, College of Medicine, University of Vermont, Colchester, VT 05446, USA. Neil.zakai@uvm.edu&lt;/auth-address&gt;&lt;titles&gt;&lt;title&gt;Racial differences in venous thromboembolism&lt;/title&gt;&lt;secondary-title&gt;J Thromb Haemost&lt;/secondary-title&gt;&lt;/titles&gt;&lt;periodical&gt;&lt;full-title&gt;J Thromb Haemost&lt;/full-title&gt;&lt;/periodical&gt;&lt;pages&gt;1877-82&lt;/pages&gt;&lt;volume&gt;9&lt;/volume&gt;&lt;number&gt;10&lt;/number&gt;&lt;keywords&gt;&lt;keyword&gt;Genetic Predisposition to Disease&lt;/keyword&gt;&lt;keyword&gt;Humans&lt;/keyword&gt;&lt;keyword&gt;Incidence&lt;/keyword&gt;&lt;keyword&gt;*Population Groups&lt;/keyword&gt;&lt;keyword&gt;Risk Factors&lt;/keyword&gt;&lt;keyword&gt;Venous Thromboembolism/epidemiology/*ethnology/genetics&lt;/keyword&gt;&lt;/keywords&gt;&lt;dates&gt;&lt;year&gt;2011&lt;/year&gt;&lt;pub-dates&gt;&lt;date&gt;Oct&lt;/date&gt;&lt;/pub-dates&gt;&lt;/dates&gt;&lt;isbn&gt;1538-7836 (Electronic)&amp;#xD;1538-7836 (Linking)&lt;/isbn&gt;&lt;accession-num&gt;21797965&lt;/accession-num&gt;&lt;urls&gt;&lt;related-urls&gt;&lt;url&gt;https://www.ncbi.nlm.nih.gov/pubmed/21797965&lt;/url&gt;&lt;url&gt;https://onlinelibrary.wiley.com/doi/pdf/10.1111/j.1538-7836.2011.04443.x&lt;/url&gt;&lt;/related-urls&gt;&lt;/urls&gt;&lt;electronic-resource-num&gt;10.1111/j.1538-7836.2011.04443.x&lt;/electronic-resource-num&gt;&lt;/record&gt;&lt;/Cite&gt;&lt;/EndNote&gt;</w:instrText>
      </w:r>
      <w:r w:rsidR="001E5AD3" w:rsidRPr="000430FB">
        <w:fldChar w:fldCharType="separate"/>
      </w:r>
      <w:r w:rsidR="00FE7B98">
        <w:rPr>
          <w:noProof/>
        </w:rPr>
        <w:t>(37)</w:t>
      </w:r>
      <w:r w:rsidR="001E5AD3" w:rsidRPr="000430FB">
        <w:fldChar w:fldCharType="end"/>
      </w:r>
      <w:r w:rsidRPr="000430FB">
        <w:t>. For example, factor V Leiden (G1691A) and prothrombin G20210A gene mutations are more common in Caucasians compared with Asians. Similarly, in our study, Cox regression analysis revealed that higher baseline LDL-C levels had no protective effect in CAD patients undergoing first coronary revascularization. Hence, it might be caused by a number of different factors. </w:t>
      </w:r>
      <w:r w:rsidR="00111AF1" w:rsidRPr="0098229D">
        <w:rPr>
          <w:lang w:eastAsia="zh-CN"/>
        </w:rPr>
        <w:t xml:space="preserve">For example, </w:t>
      </w:r>
      <w:r w:rsidR="009C023F" w:rsidRPr="0098229D">
        <w:rPr>
          <w:lang w:eastAsia="zh-CN"/>
        </w:rPr>
        <w:t>t</w:t>
      </w:r>
      <w:r w:rsidR="00113B7E" w:rsidRPr="0098229D">
        <w:t>he previous study</w:t>
      </w:r>
      <w:r w:rsidR="00113B7E" w:rsidRPr="0098229D">
        <w:fldChar w:fldCharType="begin">
          <w:fldData xml:space="preserve">PEVuZE5vdGU+PENpdGU+PEF1dGhvcj5DaG88L0F1dGhvcj48WWVhcj4yMDEwPC9ZZWFyPjxSZWNO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=
</w:fldData>
        </w:fldChar>
      </w:r>
      <w:r w:rsidR="00FE7B98">
        <w:instrText xml:space="preserve"> ADDIN EN.CITE </w:instrText>
      </w:r>
      <w:r w:rsidR="00FE7B98">
        <w:fldChar w:fldCharType="begin">
          <w:fldData xml:space="preserve">PEVuZE5vdGU+PENpdGU+PEF1dGhvcj5DaG88L0F1dGhvcj48WWVhcj4yMDEwPC9ZZWFyPjxSZWNO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=
</w:fldData>
        </w:fldChar>
      </w:r>
      <w:r w:rsidR="00FE7B98">
        <w:instrText xml:space="preserve"> ADDIN EN.CITE.DATA </w:instrText>
      </w:r>
      <w:r w:rsidR="00FE7B98">
        <w:fldChar w:fldCharType="end"/>
      </w:r>
      <w:r w:rsidR="00113B7E" w:rsidRPr="0098229D">
        <w:fldChar w:fldCharType="separate"/>
      </w:r>
      <w:r w:rsidR="00FE7B98">
        <w:rPr>
          <w:noProof/>
        </w:rPr>
        <w:t>(23)</w:t>
      </w:r>
      <w:r w:rsidR="00113B7E" w:rsidRPr="0098229D">
        <w:fldChar w:fldCharType="end"/>
      </w:r>
      <w:r w:rsidR="00113B7E" w:rsidRPr="0098229D">
        <w:t xml:space="preserve"> showed that in patients with AMI,</w:t>
      </w:r>
      <w:r w:rsidR="00113B7E" w:rsidRPr="0098229D">
        <w:rPr>
          <w:lang w:eastAsia="zh-CN"/>
        </w:rPr>
        <w:t xml:space="preserve"> </w:t>
      </w:r>
      <w:r w:rsidR="00113B7E" w:rsidRPr="0098229D">
        <w:t>clinical outcomes decreased as LDL-C increased, except for</w:t>
      </w:r>
      <w:bookmarkStart w:id="44" w:name="OLE_LINK2"/>
      <w:bookmarkStart w:id="45" w:name="OLE_LINK3"/>
      <w:r w:rsidR="00113B7E" w:rsidRPr="0098229D">
        <w:t xml:space="preserve"> patients</w:t>
      </w:r>
      <w:r w:rsidR="00113B7E" w:rsidRPr="0098229D">
        <w:rPr>
          <w:lang w:eastAsia="zh-CN"/>
        </w:rPr>
        <w:t xml:space="preserve"> </w:t>
      </w:r>
      <w:r w:rsidR="00113B7E" w:rsidRPr="0098229D">
        <w:t xml:space="preserve">with LDL-C levels </w:t>
      </w:r>
      <w:r w:rsidR="00113B7E" w:rsidRPr="0098229D">
        <w:rPr>
          <w:lang w:eastAsia="zh-CN"/>
        </w:rPr>
        <w:t>≥</w:t>
      </w:r>
      <w:r w:rsidR="00113B7E" w:rsidRPr="0098229D">
        <w:t>160 mg/dl</w:t>
      </w:r>
      <w:bookmarkEnd w:id="44"/>
      <w:bookmarkEnd w:id="45"/>
      <w:r w:rsidR="00113B7E" w:rsidRPr="0098229D">
        <w:t>. patients with</w:t>
      </w:r>
      <w:r w:rsidR="00113B7E" w:rsidRPr="0098229D">
        <w:rPr>
          <w:lang w:eastAsia="zh-CN"/>
        </w:rPr>
        <w:t xml:space="preserve"> </w:t>
      </w:r>
      <w:r w:rsidR="00113B7E" w:rsidRPr="0098229D">
        <w:t>lower LDL-C levels were older and had more</w:t>
      </w:r>
      <w:r w:rsidR="00113B7E" w:rsidRPr="0098229D">
        <w:rPr>
          <w:lang w:eastAsia="zh-CN"/>
        </w:rPr>
        <w:t xml:space="preserve"> </w:t>
      </w:r>
      <w:r w:rsidR="00113B7E" w:rsidRPr="0098229D">
        <w:t>co-morbidities and unfavorable hemodynamic status. However,</w:t>
      </w:r>
      <w:r w:rsidR="00113B7E" w:rsidRPr="0098229D">
        <w:rPr>
          <w:lang w:eastAsia="zh-CN"/>
        </w:rPr>
        <w:t xml:space="preserve"> </w:t>
      </w:r>
      <w:r w:rsidR="00113B7E" w:rsidRPr="0098229D">
        <w:t xml:space="preserve">in the present study, </w:t>
      </w:r>
      <w:r w:rsidR="00113B7E" w:rsidRPr="0098229D">
        <w:rPr>
          <w:lang w:eastAsia="zh-CN"/>
        </w:rPr>
        <w:t>patients</w:t>
      </w:r>
      <w:r w:rsidR="00113B7E" w:rsidRPr="0098229D">
        <w:t xml:space="preserve"> with </w:t>
      </w:r>
      <w:r w:rsidR="00113B7E" w:rsidRPr="0098229D">
        <w:rPr>
          <w:lang w:eastAsia="zh-CN"/>
        </w:rPr>
        <w:t>baseline</w:t>
      </w:r>
      <w:r w:rsidR="00113B7E" w:rsidRPr="0098229D">
        <w:t xml:space="preserve"> LDL-C </w:t>
      </w:r>
      <w:r w:rsidR="00113B7E" w:rsidRPr="0098229D">
        <w:rPr>
          <w:lang w:eastAsia="zh-CN"/>
        </w:rPr>
        <w:t xml:space="preserve">≥ </w:t>
      </w:r>
      <w:r w:rsidR="00113B7E" w:rsidRPr="0098229D">
        <w:t xml:space="preserve">160 mg/dl </w:t>
      </w:r>
      <w:r w:rsidR="00113B7E" w:rsidRPr="0098229D">
        <w:rPr>
          <w:lang w:eastAsia="zh-CN"/>
        </w:rPr>
        <w:t>were also included in the analysis</w:t>
      </w:r>
      <w:r w:rsidR="00113B7E" w:rsidRPr="0098229D">
        <w:t>. patients with</w:t>
      </w:r>
      <w:r w:rsidR="00113B7E" w:rsidRPr="0098229D">
        <w:rPr>
          <w:lang w:eastAsia="zh-CN"/>
        </w:rPr>
        <w:t xml:space="preserve"> lower </w:t>
      </w:r>
      <w:r w:rsidR="00113B7E" w:rsidRPr="0098229D">
        <w:t>LDL-C levels were likely to be older and had more</w:t>
      </w:r>
      <w:r w:rsidR="00113B7E" w:rsidRPr="0098229D">
        <w:rPr>
          <w:lang w:eastAsia="zh-CN"/>
        </w:rPr>
        <w:t xml:space="preserve"> </w:t>
      </w:r>
      <w:r w:rsidR="00113B7E" w:rsidRPr="0098229D">
        <w:t xml:space="preserve">co-morbidities (hypertension, chronic kidney disease), but had a lower prevalence of previous ACS, </w:t>
      </w:r>
      <w:r w:rsidR="00113B7E" w:rsidRPr="0098229D">
        <w:rPr>
          <w:rFonts w:eastAsia="DengXian"/>
          <w:color w:val="000000"/>
        </w:rPr>
        <w:t>left circum</w:t>
      </w:r>
      <w:r w:rsidR="00113B7E" w:rsidRPr="0098229D">
        <w:rPr>
          <w:rFonts w:eastAsia="MS Gothic"/>
          <w:color w:val="000000"/>
        </w:rPr>
        <w:t>ﬂ</w:t>
      </w:r>
      <w:r w:rsidR="00113B7E" w:rsidRPr="0098229D">
        <w:rPr>
          <w:rFonts w:eastAsia="DengXian"/>
          <w:color w:val="000000"/>
        </w:rPr>
        <w:t>ex.</w:t>
      </w:r>
      <w:r w:rsidR="00113B7E" w:rsidRPr="0098229D">
        <w:rPr>
          <w:lang w:eastAsia="zh-CN"/>
        </w:rPr>
        <w:t xml:space="preserve"> I</w:t>
      </w:r>
      <w:r w:rsidR="00111AF1" w:rsidRPr="0098229D">
        <w:t>n the present study,</w:t>
      </w:r>
      <w:r w:rsidR="004E449C" w:rsidRPr="0098229D">
        <w:t xml:space="preserve"> patients in high-LDL-C group had </w:t>
      </w:r>
      <w:r w:rsidR="00111AF1" w:rsidRPr="0098229D">
        <w:t>a lower median LDL-C level</w:t>
      </w:r>
      <w:r w:rsidR="004E449C" w:rsidRPr="0098229D" w:rsidDel="00393F69">
        <w:t xml:space="preserve"> </w:t>
      </w:r>
      <w:r w:rsidR="004E449C" w:rsidRPr="0098229D">
        <w:t>(</w:t>
      </w:r>
      <w:r w:rsidR="00111AF1" w:rsidRPr="0098229D">
        <w:t xml:space="preserve">1.46 mmol/l </w:t>
      </w:r>
      <w:r w:rsidR="004E449C" w:rsidRPr="0098229D">
        <w:t>vs.</w:t>
      </w:r>
      <w:r w:rsidR="00111AF1" w:rsidRPr="0098229D">
        <w:t xml:space="preserve"> 1.89 mmol/l</w:t>
      </w:r>
      <w:r w:rsidR="004E449C" w:rsidRPr="0098229D">
        <w:t>),</w:t>
      </w:r>
      <w:r w:rsidR="00111AF1" w:rsidRPr="0098229D">
        <w:t xml:space="preserve"> </w:t>
      </w:r>
      <w:r w:rsidR="005448A3" w:rsidRPr="0098229D">
        <w:t>while</w:t>
      </w:r>
      <w:r w:rsidR="001F267A" w:rsidRPr="0098229D">
        <w:t xml:space="preserve"> </w:t>
      </w:r>
      <w:r w:rsidR="00111AF1" w:rsidRPr="0098229D">
        <w:rPr>
          <w:lang w:eastAsia="zh-CN"/>
        </w:rPr>
        <w:t>the</w:t>
      </w:r>
      <w:r w:rsidR="00111AF1" w:rsidRPr="0098229D">
        <w:t xml:space="preserve"> lower is the better with regard to LDL-C </w:t>
      </w:r>
      <w:r w:rsidR="00111AF1" w:rsidRPr="0098229D">
        <w:rPr>
          <w:lang w:eastAsia="zh-CN"/>
        </w:rPr>
        <w:t>level</w:t>
      </w:r>
      <w:r w:rsidR="001F267A" w:rsidRPr="0098229D">
        <w:t>s</w:t>
      </w:r>
      <w:r w:rsidR="001F267A" w:rsidRPr="0098229D">
        <w:fldChar w:fldCharType="begin">
          <w:fldData xml:space="preserve">PEVuZE5vdGU+PENpdGU+PEF1dGhvcj5MYVJvc2E8L0F1dGhvcj48WWVhcj4yMDA1PC9ZZWFyPjxS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</w:fldData>
        </w:fldChar>
      </w:r>
      <w:r w:rsidR="00FE7B98">
        <w:instrText xml:space="preserve"> ADDIN EN.CITE </w:instrText>
      </w:r>
      <w:r w:rsidR="00FE7B98">
        <w:fldChar w:fldCharType="begin">
          <w:fldData xml:space="preserve">PEVuZE5vdGU+PENpdGU+PEF1dGhvcj5MYVJvc2E8L0F1dGhvcj48WWVhcj4yMDA1PC9ZZWFyPjxS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</w:fldData>
        </w:fldChar>
      </w:r>
      <w:r w:rsidR="00FE7B98">
        <w:instrText xml:space="preserve"> ADDIN EN.CITE.DATA </w:instrText>
      </w:r>
      <w:r w:rsidR="00FE7B98">
        <w:fldChar w:fldCharType="end"/>
      </w:r>
      <w:r w:rsidR="001F267A" w:rsidRPr="0098229D">
        <w:fldChar w:fldCharType="separate"/>
      </w:r>
      <w:r w:rsidR="00FE7B98">
        <w:rPr>
          <w:noProof/>
        </w:rPr>
        <w:t>(13-17)</w:t>
      </w:r>
      <w:r w:rsidR="001F267A" w:rsidRPr="0098229D">
        <w:fldChar w:fldCharType="end"/>
      </w:r>
      <w:r w:rsidR="00C827DB" w:rsidRPr="0098229D">
        <w:t>, i</w:t>
      </w:r>
      <w:r w:rsidR="00272FAC" w:rsidRPr="0098229D">
        <w:t>t could be hypothesized</w:t>
      </w:r>
      <w:r w:rsidR="00244960" w:rsidRPr="0098229D">
        <w:t xml:space="preserve"> </w:t>
      </w:r>
      <w:r w:rsidR="00272FAC" w:rsidRPr="0098229D">
        <w:t>that a</w:t>
      </w:r>
      <w:r w:rsidR="00244960" w:rsidRPr="0098229D">
        <w:t xml:space="preserve"> </w:t>
      </w:r>
      <w:r w:rsidR="00272FAC" w:rsidRPr="0098229D">
        <w:t>greater reduction in risk of</w:t>
      </w:r>
      <w:r w:rsidR="00244960" w:rsidRPr="0098229D">
        <w:t xml:space="preserve"> </w:t>
      </w:r>
      <w:r w:rsidR="00BA7F35" w:rsidRPr="0098229D">
        <w:rPr>
          <w:rFonts w:eastAsia="微软雅黑 Light"/>
        </w:rPr>
        <w:t>higher baseline LDL-C level</w:t>
      </w:r>
      <w:r w:rsidR="00BA7F35" w:rsidRPr="0098229D">
        <w:t xml:space="preserve"> </w:t>
      </w:r>
      <w:r w:rsidR="00272FAC" w:rsidRPr="0098229D">
        <w:t>might</w:t>
      </w:r>
      <w:r w:rsidR="00244960" w:rsidRPr="0098229D">
        <w:t xml:space="preserve"> </w:t>
      </w:r>
      <w:r w:rsidR="00272FAC" w:rsidRPr="0098229D">
        <w:t>be</w:t>
      </w:r>
      <w:r w:rsidR="00244960" w:rsidRPr="0098229D">
        <w:t xml:space="preserve"> </w:t>
      </w:r>
      <w:r w:rsidR="00272FAC" w:rsidRPr="0098229D">
        <w:t>counterbalanced</w:t>
      </w:r>
      <w:r w:rsidR="00244960" w:rsidRPr="0098229D">
        <w:t xml:space="preserve"> </w:t>
      </w:r>
      <w:r w:rsidR="00272FAC" w:rsidRPr="0098229D">
        <w:t>by</w:t>
      </w:r>
      <w:r w:rsidR="00244960" w:rsidRPr="0098229D">
        <w:t xml:space="preserve"> </w:t>
      </w:r>
      <w:r w:rsidR="00272FAC" w:rsidRPr="0098229D">
        <w:t>an</w:t>
      </w:r>
      <w:r w:rsidR="00244960" w:rsidRPr="0098229D">
        <w:t xml:space="preserve"> </w:t>
      </w:r>
      <w:r w:rsidR="00272FAC" w:rsidRPr="0098229D">
        <w:t>increase</w:t>
      </w:r>
      <w:r w:rsidR="00244960" w:rsidRPr="0098229D">
        <w:t xml:space="preserve"> </w:t>
      </w:r>
      <w:r w:rsidR="00272FAC" w:rsidRPr="0098229D">
        <w:t>in</w:t>
      </w:r>
      <w:r w:rsidR="00244960" w:rsidRPr="0098229D">
        <w:t xml:space="preserve"> </w:t>
      </w:r>
      <w:r w:rsidR="004C3FFC" w:rsidRPr="0098229D">
        <w:t>a higher median LDL-C level during the follow-up.</w:t>
      </w:r>
      <w:r w:rsidR="00C827DB" w:rsidRPr="0098229D">
        <w:rPr>
          <w:rFonts w:eastAsia="微软雅黑 Light"/>
        </w:rPr>
        <w:t xml:space="preserve"> </w:t>
      </w:r>
    </w:p>
    <w:p w14:paraId="2628739F" w14:textId="1E961A88" w:rsidR="008F041D" w:rsidRPr="008F041D" w:rsidRDefault="008F041D" w:rsidP="008F041D">
      <w:pPr>
        <w:pStyle w:val="6"/>
        <w:rPr>
          <w:sz w:val="28"/>
          <w:szCs w:val="28"/>
        </w:rPr>
      </w:pPr>
      <w:r w:rsidRPr="008F041D">
        <w:rPr>
          <w:rFonts w:hint="eastAsia"/>
          <w:sz w:val="28"/>
          <w:szCs w:val="28"/>
        </w:rPr>
        <w:t>5</w:t>
      </w:r>
      <w:r w:rsidRPr="008F041D">
        <w:rPr>
          <w:sz w:val="28"/>
          <w:szCs w:val="28"/>
        </w:rPr>
        <w:t xml:space="preserve"> | LIMITATIONS</w:t>
      </w:r>
    </w:p>
    <w:p w14:paraId="37A50D01" w14:textId="6DFAF3FF" w:rsidR="00E34824" w:rsidRPr="00C862E3" w:rsidRDefault="004F37F2" w:rsidP="00C862E3">
      <w:pPr>
        <w:ind w:firstLineChars="100" w:firstLine="240"/>
      </w:pPr>
      <w:r w:rsidRPr="0098229D">
        <w:t xml:space="preserve">This study had several limitations. First, it was a retrospective study with selection bias. To overcome the limitation, Cox </w:t>
      </w:r>
      <w:r w:rsidRPr="0098229D">
        <w:rPr>
          <w:lang w:eastAsia="zh-CN"/>
        </w:rPr>
        <w:t>multivariate analysis and propensity-matching analysis with adjustment for potential confounders were performed, but unmeasured potential confounders could not be adjusted.</w:t>
      </w:r>
      <w:r w:rsidRPr="0098229D">
        <w:t xml:space="preserve"> Second, as the included patients were statin naïve</w:t>
      </w:r>
      <w:r w:rsidRPr="0098229D">
        <w:rPr>
          <w:lang w:eastAsia="zh-CN"/>
        </w:rPr>
        <w:t>, our founding could not be generalized to patients with long-term statin</w:t>
      </w:r>
      <w:r w:rsidRPr="0098229D">
        <w:t xml:space="preserve"> treatment before PCI. Third, cardiac death, any nonfatal strokes and ischemic stroke were low probability events, thus </w:t>
      </w:r>
      <w:r w:rsidRPr="0098229D">
        <w:rPr>
          <w:lang w:eastAsia="zh-CN"/>
        </w:rPr>
        <w:t>we failed to find the effect of baseline LDL-C on them</w:t>
      </w:r>
      <w:r w:rsidRPr="0098229D">
        <w:t xml:space="preserve">. </w:t>
      </w:r>
      <w:r w:rsidRPr="0098229D">
        <w:rPr>
          <w:lang w:eastAsia="zh-CN"/>
        </w:rPr>
        <w:t>Fourth, t</w:t>
      </w:r>
      <w:r w:rsidRPr="0098229D">
        <w:t xml:space="preserve">he </w:t>
      </w:r>
      <w:r w:rsidRPr="0098229D">
        <w:rPr>
          <w:lang w:eastAsia="zh-CN"/>
        </w:rPr>
        <w:t>target</w:t>
      </w:r>
      <w:r w:rsidRPr="0098229D">
        <w:t xml:space="preserve"> LDL-C level (&lt; 1.8 mmol/l) </w:t>
      </w:r>
      <w:r w:rsidRPr="0098229D">
        <w:rPr>
          <w:color w:val="333333"/>
        </w:rPr>
        <w:t xml:space="preserve">may not be rigorous enough, in facts, a lower target LDL-C levels was </w:t>
      </w:r>
      <w:r w:rsidRPr="0098229D">
        <w:t xml:space="preserve">recommended </w:t>
      </w:r>
      <w:r w:rsidRPr="0098229D">
        <w:rPr>
          <w:color w:val="333333"/>
        </w:rPr>
        <w:t>f</w:t>
      </w:r>
      <w:r w:rsidRPr="0098229D">
        <w:t>or individuals at extreme risk (&lt; 1.4 mmol/l)</w:t>
      </w:r>
      <w:r w:rsidRPr="0098229D" w:rsidDel="00505957">
        <w:t xml:space="preserve"> </w:t>
      </w:r>
      <w:r w:rsidRPr="0098229D">
        <w:fldChar w:fldCharType="begin">
          <w:fldData xml:space="preserve">PEVuZE5vdGU+PENpdGU+PEF1dGhvcj5KZWxsaW5nZXI8L0F1dGhvcj48WWVhcj4yMDE3PC9ZZWFy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</w:fldData>
        </w:fldChar>
      </w:r>
      <w:r w:rsidR="00FE7B98">
        <w:instrText xml:space="preserve"> ADDIN EN.CITE </w:instrText>
      </w:r>
      <w:r w:rsidR="00FE7B98">
        <w:fldChar w:fldCharType="begin">
          <w:fldData xml:space="preserve">PEVuZE5vdGU+PENpdGU+PEF1dGhvcj5KZWxsaW5nZXI8L0F1dGhvcj48WWVhcj4yMDE3PC9ZZWFy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</w:fldData>
        </w:fldChar>
      </w:r>
      <w:r w:rsidR="00FE7B98">
        <w:instrText xml:space="preserve"> ADDIN EN.CITE.DATA </w:instrText>
      </w:r>
      <w:r w:rsidR="00FE7B98">
        <w:fldChar w:fldCharType="end"/>
      </w:r>
      <w:r w:rsidRPr="0098229D">
        <w:fldChar w:fldCharType="separate"/>
      </w:r>
      <w:r w:rsidR="00FE7B98">
        <w:rPr>
          <w:noProof/>
        </w:rPr>
        <w:t>(11)</w:t>
      </w:r>
      <w:r w:rsidRPr="0098229D">
        <w:fldChar w:fldCharType="end"/>
      </w:r>
      <w:r w:rsidRPr="0098229D">
        <w:t xml:space="preserve">. Finally, the present study had not </w:t>
      </w:r>
      <w:r w:rsidRPr="0098229D">
        <w:lastRenderedPageBreak/>
        <w:t xml:space="preserve">assessed the effect of the variability </w:t>
      </w:r>
      <w:r w:rsidRPr="0098229D">
        <w:rPr>
          <w:lang w:eastAsia="zh-CN"/>
        </w:rPr>
        <w:t>of</w:t>
      </w:r>
      <w:r w:rsidRPr="0098229D">
        <w:t xml:space="preserve"> L</w:t>
      </w:r>
      <w:r w:rsidRPr="0098229D">
        <w:rPr>
          <w:lang w:eastAsia="zh-CN"/>
        </w:rPr>
        <w:t>D</w:t>
      </w:r>
      <w:r w:rsidRPr="0098229D">
        <w:t>L-</w:t>
      </w:r>
      <w:r w:rsidRPr="0098229D">
        <w:rPr>
          <w:lang w:eastAsia="zh-CN"/>
        </w:rPr>
        <w:t>C levels on clinical outcome during the follow up.</w:t>
      </w:r>
      <w:bookmarkStart w:id="46" w:name="header-n68"/>
      <w:bookmarkEnd w:id="46"/>
    </w:p>
    <w:p w14:paraId="2513A3BA" w14:textId="1F02C68E" w:rsidR="008F041D" w:rsidRPr="008F041D" w:rsidRDefault="008F041D" w:rsidP="008F041D">
      <w:pPr>
        <w:pStyle w:val="6"/>
        <w:rPr>
          <w:sz w:val="28"/>
          <w:szCs w:val="28"/>
        </w:rPr>
      </w:pPr>
      <w:r>
        <w:rPr>
          <w:sz w:val="28"/>
          <w:szCs w:val="28"/>
        </w:rPr>
        <w:t>6</w:t>
      </w:r>
      <w:r w:rsidR="007E40DF" w:rsidRPr="008F041D">
        <w:rPr>
          <w:sz w:val="28"/>
          <w:szCs w:val="28"/>
        </w:rPr>
        <w:t xml:space="preserve"> </w:t>
      </w:r>
      <w:r w:rsidRPr="008F041D">
        <w:rPr>
          <w:sz w:val="28"/>
          <w:szCs w:val="28"/>
        </w:rPr>
        <w:t xml:space="preserve">| CONCLUSION </w:t>
      </w:r>
    </w:p>
    <w:p w14:paraId="634F14E6" w14:textId="5CAAF205" w:rsidR="00C411F3" w:rsidRPr="00C411F3" w:rsidRDefault="00C411F3" w:rsidP="007E40DF">
      <w:r w:rsidRPr="00C411F3">
        <w:t>Lower baseline LDL-C levels are associated with lower risk of all-cause death in CAD patients undergoing first coronary revascularization. The "cholesterol paradox" was not detected in the present study, higher baseline LDL-C levels has no protective effect in Chinese CAD patients. Further large population studies are required to directly assess the relationship between baseline LDL-C levels and the occurrence of cardiovascular events.</w:t>
      </w:r>
    </w:p>
    <w:p w14:paraId="0078F9DD" w14:textId="77777777" w:rsidR="006D618E" w:rsidRDefault="006D618E" w:rsidP="002166A8"/>
    <w:p w14:paraId="32A7BFAA" w14:textId="4273B2B0" w:rsidR="00A6701F" w:rsidRPr="00D30091" w:rsidRDefault="00601FB9" w:rsidP="00042BD1">
      <w:pPr>
        <w:rPr>
          <w:rFonts w:cstheme="majorHAnsi"/>
          <w:b/>
          <w:sz w:val="28"/>
          <w:lang w:eastAsia="zh-CN"/>
        </w:rPr>
      </w:pPr>
      <w:r>
        <w:rPr>
          <w:rFonts w:cstheme="majorHAnsi"/>
          <w:b/>
          <w:sz w:val="28"/>
        </w:rPr>
        <w:t>ACKONWLEDGMENT</w:t>
      </w:r>
      <w:bookmarkStart w:id="47" w:name="_Hlk514419865"/>
      <w:r w:rsidR="006D618E" w:rsidRPr="00D30091">
        <w:rPr>
          <w:rFonts w:cstheme="majorHAnsi"/>
          <w:b/>
          <w:sz w:val="28"/>
          <w:lang w:eastAsia="zh-CN"/>
        </w:rPr>
        <w:t xml:space="preserve"> </w:t>
      </w:r>
    </w:p>
    <w:p w14:paraId="081C2DE3" w14:textId="2E815507" w:rsidR="00042BD1" w:rsidRDefault="00042BD1" w:rsidP="00D30091">
      <w:r w:rsidRPr="00F236B5">
        <w:t>H.C.</w:t>
      </w:r>
      <w:r>
        <w:t xml:space="preserve"> </w:t>
      </w:r>
      <w:r w:rsidRPr="00F236B5">
        <w:t>and M.W.</w:t>
      </w:r>
      <w:r>
        <w:t xml:space="preserve"> </w:t>
      </w:r>
      <w:r w:rsidRPr="00F236B5">
        <w:t>contributed to the concept and design of the study.</w:t>
      </w:r>
      <w:r>
        <w:rPr>
          <w:rFonts w:hint="eastAsia"/>
          <w:lang w:eastAsia="zh-CN"/>
        </w:rPr>
        <w:t xml:space="preserve"> </w:t>
      </w:r>
      <w:r w:rsidRPr="00F236B5">
        <w:t>Y.L.</w:t>
      </w:r>
      <w:r>
        <w:t xml:space="preserve"> </w:t>
      </w:r>
      <w:r w:rsidRPr="00F236B5">
        <w:t>was responsible for data acquisition. All authors were involved in the evaluation and interpretation of the results and the</w:t>
      </w:r>
      <w:r>
        <w:t xml:space="preserve"> </w:t>
      </w:r>
      <w:r w:rsidRPr="00F236B5">
        <w:t>reviewing and approval of the manuscript.</w:t>
      </w:r>
      <w:bookmarkEnd w:id="47"/>
    </w:p>
    <w:p w14:paraId="64B68DE1" w14:textId="77777777" w:rsidR="00C862E3" w:rsidRPr="006D618E" w:rsidRDefault="00C862E3" w:rsidP="00D30091">
      <w:pPr>
        <w:rPr>
          <w:rFonts w:asciiTheme="majorHAnsi" w:hAnsiTheme="majorHAnsi" w:cstheme="majorHAnsi"/>
          <w:b/>
        </w:rPr>
      </w:pPr>
      <w:bookmarkStart w:id="48" w:name="header-n71"/>
      <w:bookmarkStart w:id="49" w:name="header-n74"/>
      <w:bookmarkStart w:id="50" w:name="_Hlk514311687"/>
      <w:bookmarkEnd w:id="48"/>
      <w:bookmarkEnd w:id="49"/>
    </w:p>
    <w:p w14:paraId="091CC32C" w14:textId="0864AD6C" w:rsidR="00D30091" w:rsidRPr="00D30091" w:rsidRDefault="00601FB9" w:rsidP="00D30091">
      <w:pPr>
        <w:rPr>
          <w:rFonts w:cstheme="majorHAnsi"/>
          <w:b/>
          <w:sz w:val="28"/>
          <w:lang w:eastAsia="zh-CN"/>
        </w:rPr>
      </w:pPr>
      <w:bookmarkStart w:id="51" w:name="_Hlk514708794"/>
      <w:r>
        <w:rPr>
          <w:rFonts w:cstheme="majorHAnsi"/>
          <w:b/>
          <w:sz w:val="28"/>
        </w:rPr>
        <w:t>CONFLICT OF INTEREST</w:t>
      </w:r>
      <w:r w:rsidR="00D30091" w:rsidRPr="00D30091">
        <w:rPr>
          <w:rFonts w:cstheme="majorHAnsi"/>
          <w:b/>
          <w:sz w:val="28"/>
          <w:lang w:eastAsia="zh-CN"/>
        </w:rPr>
        <w:t xml:space="preserve"> </w:t>
      </w:r>
    </w:p>
    <w:p w14:paraId="2F78236F" w14:textId="77777777" w:rsidR="00D30091" w:rsidRDefault="00D30091" w:rsidP="00D30091">
      <w:r w:rsidRPr="0098229D">
        <w:t xml:space="preserve">This </w:t>
      </w:r>
      <w:r>
        <w:t>study</w:t>
      </w:r>
      <w:r w:rsidRPr="0098229D">
        <w:t xml:space="preserve"> was supported by the National Natural Science Foundation of China (Grants </w:t>
      </w:r>
      <w:r w:rsidRPr="0098229D">
        <w:rPr>
          <w:lang w:eastAsia="zh-CN"/>
        </w:rPr>
        <w:t>81500212</w:t>
      </w:r>
      <w:r w:rsidRPr="0098229D">
        <w:t xml:space="preserve">), Natural Science Foundation of Zhejiang Province (Grants </w:t>
      </w:r>
      <w:r w:rsidRPr="0098229D">
        <w:rPr>
          <w:lang w:eastAsia="zh-CN"/>
        </w:rPr>
        <w:t>LY18H020007</w:t>
      </w:r>
      <w:r w:rsidRPr="0098229D">
        <w:t xml:space="preserve">) and Traditional Chinese Medicine Foundation of Zhejiang Provincial (Grants </w:t>
      </w:r>
      <w:r w:rsidRPr="0098229D">
        <w:rPr>
          <w:lang w:eastAsia="zh-CN"/>
        </w:rPr>
        <w:t>2017ZQ018</w:t>
      </w:r>
      <w:r w:rsidRPr="0098229D">
        <w:t xml:space="preserve">).  </w:t>
      </w:r>
    </w:p>
    <w:bookmarkEnd w:id="51"/>
    <w:p w14:paraId="2A6D5709" w14:textId="77777777" w:rsidR="00042BD1" w:rsidRDefault="00042BD1" w:rsidP="002166A8"/>
    <w:p w14:paraId="35BA9A15" w14:textId="4C8C5860" w:rsidR="00515536" w:rsidRPr="00D30091" w:rsidRDefault="003009A7" w:rsidP="00577C97">
      <w:pPr>
        <w:pStyle w:val="6"/>
        <w:spacing w:line="360" w:lineRule="auto"/>
        <w:rPr>
          <w:rFonts w:cstheme="majorHAnsi"/>
          <w:sz w:val="28"/>
          <w:szCs w:val="24"/>
        </w:rPr>
      </w:pPr>
      <w:bookmarkStart w:id="52" w:name="header-n80"/>
      <w:bookmarkEnd w:id="50"/>
      <w:bookmarkEnd w:id="52"/>
      <w:r w:rsidRPr="00D30091">
        <w:rPr>
          <w:rFonts w:cstheme="majorHAnsi"/>
          <w:sz w:val="28"/>
          <w:szCs w:val="24"/>
        </w:rPr>
        <w:t>R</w:t>
      </w:r>
      <w:r w:rsidR="00601FB9">
        <w:rPr>
          <w:rFonts w:cstheme="majorHAnsi"/>
          <w:sz w:val="28"/>
          <w:szCs w:val="24"/>
        </w:rPr>
        <w:t>EFERENCES</w:t>
      </w:r>
    </w:p>
    <w:p w14:paraId="0EE0B918" w14:textId="77777777" w:rsidR="005361C5" w:rsidRPr="005361C5" w:rsidRDefault="00515536" w:rsidP="005361C5">
      <w:pPr>
        <w:pStyle w:val="EndNoteBibliography"/>
        <w:ind w:left="720" w:hanging="720"/>
      </w:pPr>
      <w:r w:rsidRPr="0098229D">
        <w:rPr>
          <w:rFonts w:ascii="Times New Roman" w:hAnsi="Times New Roman"/>
          <w:sz w:val="21"/>
          <w:szCs w:val="21"/>
        </w:rPr>
        <w:fldChar w:fldCharType="begin"/>
      </w:r>
      <w:r w:rsidRPr="0098229D">
        <w:rPr>
          <w:rFonts w:ascii="Times New Roman" w:hAnsi="Times New Roman"/>
          <w:sz w:val="21"/>
          <w:szCs w:val="21"/>
        </w:rPr>
        <w:instrText xml:space="preserve"> ADDIN EN.REFLIST </w:instrText>
      </w:r>
      <w:r w:rsidRPr="0098229D">
        <w:rPr>
          <w:rFonts w:ascii="Times New Roman" w:hAnsi="Times New Roman"/>
          <w:sz w:val="21"/>
          <w:szCs w:val="21"/>
        </w:rPr>
        <w:fldChar w:fldCharType="separate"/>
      </w:r>
      <w:r w:rsidR="005361C5" w:rsidRPr="005361C5">
        <w:t>1.</w:t>
      </w:r>
      <w:r w:rsidR="005361C5" w:rsidRPr="005361C5">
        <w:tab/>
        <w:t>Rosamond W, Flegal K, Furie K, Go A, Greenlund K, Haase N, Hailpern SM, Ho M, Howard V, Kissela B and others. Heart disease and stroke statistics--2008 update: a report from the American Heart Association Statistics Committee and Stroke Statistics Subcommittee. Circulation 2008;117(4):e25-146.</w:t>
      </w:r>
    </w:p>
    <w:p w14:paraId="6BF882FC" w14:textId="77777777" w:rsidR="005361C5" w:rsidRPr="005361C5" w:rsidRDefault="005361C5" w:rsidP="005361C5">
      <w:pPr>
        <w:pStyle w:val="EndNoteBibliography"/>
        <w:ind w:left="720" w:hanging="720"/>
      </w:pPr>
      <w:r w:rsidRPr="005361C5">
        <w:t>2.</w:t>
      </w:r>
      <w:r w:rsidRPr="005361C5">
        <w:tab/>
        <w:t>Lloyd-Jones D, Adams RJ, Brown TM, Carnethon M, Dai S, De Simone G, Ferguson TB, Ford E, Furie K, Gillespie C and others. Executive summary: heart disease and stroke statistics--2010 update: a report from the American Heart Association. Circulation 2010;121(7):948-54.</w:t>
      </w:r>
    </w:p>
    <w:p w14:paraId="3F2C1CF3" w14:textId="77777777" w:rsidR="005361C5" w:rsidRPr="005361C5" w:rsidRDefault="005361C5" w:rsidP="005361C5">
      <w:pPr>
        <w:pStyle w:val="EndNoteBibliography"/>
        <w:ind w:left="720" w:hanging="720"/>
      </w:pPr>
      <w:r w:rsidRPr="005361C5">
        <w:t>3.</w:t>
      </w:r>
      <w:r w:rsidRPr="005361C5">
        <w:tab/>
        <w:t>Nichols M, Townsend N, Scarborough P, Rayner M. Cardiovascular disease in Europe 2014: epidemiological update. Eur Heart J 2014;35(42):2929-33.</w:t>
      </w:r>
    </w:p>
    <w:p w14:paraId="3B23F379" w14:textId="77777777" w:rsidR="005361C5" w:rsidRPr="005361C5" w:rsidRDefault="005361C5" w:rsidP="005361C5">
      <w:pPr>
        <w:pStyle w:val="EndNoteBibliography"/>
        <w:ind w:left="720" w:hanging="720"/>
      </w:pPr>
      <w:r w:rsidRPr="005361C5">
        <w:t>4.</w:t>
      </w:r>
      <w:r w:rsidRPr="005361C5">
        <w:tab/>
        <w:t>M. S, Grundy MD. Third Report of the National Cholesterol Education Program (NCEP) Expert Panel on Detection, Evaluation, and Treatment of High Blood Cholesterol in Adults (Adult Treatment Panel III) final report. Circulation 2002;106(25):3143-421.</w:t>
      </w:r>
    </w:p>
    <w:p w14:paraId="20186361" w14:textId="77777777" w:rsidR="005361C5" w:rsidRPr="005361C5" w:rsidRDefault="005361C5" w:rsidP="005361C5">
      <w:pPr>
        <w:pStyle w:val="EndNoteBibliography"/>
        <w:ind w:left="720" w:hanging="720"/>
      </w:pPr>
      <w:r w:rsidRPr="005361C5">
        <w:t>5.</w:t>
      </w:r>
      <w:r w:rsidRPr="005361C5">
        <w:tab/>
        <w:t>Ballantyne CM, Grundy SM, Oberman A, Kreisberg RA, Havel RJ, Frost PH, Haffner SM. Hyperlipidemia: diagnostic and therapeutic perspectives. J Clin Endocrinol Metab 2000;85(6):2089-112.</w:t>
      </w:r>
    </w:p>
    <w:p w14:paraId="11098E1F" w14:textId="77777777" w:rsidR="005361C5" w:rsidRPr="005361C5" w:rsidRDefault="005361C5" w:rsidP="005361C5">
      <w:pPr>
        <w:pStyle w:val="EndNoteBibliography"/>
        <w:ind w:left="720" w:hanging="720"/>
      </w:pPr>
      <w:r w:rsidRPr="005361C5">
        <w:t>6.</w:t>
      </w:r>
      <w:r w:rsidRPr="005361C5">
        <w:tab/>
        <w:t xml:space="preserve">Pekkanen J, Linn S, Heiss G, Suchindran CM, Leon A, Rifkind BM, Tyroler HA. Ten-year mortality from cardiovascular disease in relation to cholesterol </w:t>
      </w:r>
      <w:r w:rsidRPr="005361C5">
        <w:lastRenderedPageBreak/>
        <w:t>level among men with and without preexisting cardiovascular disease. N Engl J Med 1990;322(24):1700-7.</w:t>
      </w:r>
    </w:p>
    <w:p w14:paraId="29318CF4" w14:textId="77777777" w:rsidR="005361C5" w:rsidRPr="005361C5" w:rsidRDefault="005361C5" w:rsidP="005361C5">
      <w:pPr>
        <w:pStyle w:val="EndNoteBibliography"/>
        <w:ind w:left="720" w:hanging="720"/>
      </w:pPr>
      <w:r w:rsidRPr="005361C5">
        <w:t>7.</w:t>
      </w:r>
      <w:r w:rsidRPr="005361C5">
        <w:tab/>
        <w:t>Rosengren A, Hagman M, Wedel H, Wilhelmsen L. Serum cholesterol and long-term prognosis in middle-aged men with myocardial infarction and angina pectoris. A 16-year follow-up of the Primary Prevention Study in Goteborg, Sweden. Eur Heart J 1997;18(5):754-61.</w:t>
      </w:r>
    </w:p>
    <w:p w14:paraId="5C0474E7" w14:textId="77777777" w:rsidR="005361C5" w:rsidRPr="005361C5" w:rsidRDefault="005361C5" w:rsidP="005361C5">
      <w:pPr>
        <w:pStyle w:val="EndNoteBibliography"/>
        <w:ind w:left="720" w:hanging="720"/>
      </w:pPr>
      <w:r w:rsidRPr="005361C5">
        <w:t>8.</w:t>
      </w:r>
      <w:r w:rsidRPr="005361C5">
        <w:tab/>
        <w:t>Skalen K, Gustafsson M, Rydberg EK, Hulten LM, Wiklund O, Innerarity TL, Boren J. Subendothelial retention of atherogenic lipoproteins in early atherosclerosis. Nature 2002;417(6890):750-4.</w:t>
      </w:r>
    </w:p>
    <w:p w14:paraId="64B690F1" w14:textId="77777777" w:rsidR="005361C5" w:rsidRPr="005361C5" w:rsidRDefault="005361C5" w:rsidP="005361C5">
      <w:pPr>
        <w:pStyle w:val="EndNoteBibliography"/>
        <w:ind w:left="720" w:hanging="720"/>
      </w:pPr>
      <w:r w:rsidRPr="005361C5">
        <w:t>9.</w:t>
      </w:r>
      <w:r w:rsidRPr="005361C5">
        <w:tab/>
        <w:t>Ference BA, Ginsberg HN, Graham I, Ray KK, Packard CJ, Bruckert E, Hegele RA, Krauss RM, Raal FJ, Schunkert H and others. Low-density lipoproteins cause atherosclerotic cardiovascular disease. 1. Evidence from genetic, epidemiologic, and clinical studies. A consensus statement from the European Atherosclerosis Society Consensus Panel. Eur Heart J 2017;38(32):2459-72.</w:t>
      </w:r>
    </w:p>
    <w:p w14:paraId="3AD055A4" w14:textId="77777777" w:rsidR="005361C5" w:rsidRPr="005361C5" w:rsidRDefault="005361C5" w:rsidP="005361C5">
      <w:pPr>
        <w:pStyle w:val="EndNoteBibliography"/>
        <w:ind w:left="720" w:hanging="720"/>
      </w:pPr>
      <w:r w:rsidRPr="005361C5">
        <w:t>10.</w:t>
      </w:r>
      <w:r w:rsidRPr="005361C5">
        <w:tab/>
        <w:t>Ference BA, Yoo W, Alesh I, Mahajan N, Mirowska KK, Mewada A, Kahn J, Afonso L, Williams KA, Sr., Flack JM. Effect of long-term exposure to lower low-density lipoprotein cholesterol beginning early in life on the risk of coronary heart disease: a Mendelian randomization analysis. J Am Coll Cardiol 2012;60(25):2631-9.</w:t>
      </w:r>
    </w:p>
    <w:p w14:paraId="6D685113" w14:textId="71A0B261" w:rsidR="005361C5" w:rsidRPr="005361C5" w:rsidRDefault="005361C5" w:rsidP="005361C5">
      <w:pPr>
        <w:pStyle w:val="EndNoteBibliography"/>
        <w:ind w:left="720" w:hanging="720"/>
      </w:pPr>
      <w:r w:rsidRPr="005361C5">
        <w:t>11.</w:t>
      </w:r>
      <w:r w:rsidRPr="005361C5">
        <w:tab/>
        <w:t xml:space="preserve">Jellinger PS, Handelsman Y, Rosenblit PD, Bloomgarden ZT, Fonseca VA, Garber AJ, Grunberger G, Guerin CK, Bell DSH, Mechanick JI and others. AMERICAN ASSOCIATION OF CLINICAL ENDOCRINOLOGISTS AND AMERICAN COLLEGE OF ENDOCRINOLOGY GUIDELINES FOR MANAGEMENT OF DYSLIPIDEMIA AND PREVENTION OF CARDIOVASCULAR DISEASE - EXECUTIVE SUMMARYComplete Appendix to Guidelines available at </w:t>
      </w:r>
      <w:hyperlink r:id="rId8" w:history="1">
        <w:r w:rsidRPr="005361C5">
          <w:rPr>
            <w:rStyle w:val="af0"/>
            <w:sz w:val="24"/>
            <w:szCs w:val="24"/>
          </w:rPr>
          <w:t>http://journals.aace.com</w:t>
        </w:r>
      </w:hyperlink>
      <w:r w:rsidRPr="005361C5">
        <w:t>. Endocr Pract 2017;23(4):479-497.</w:t>
      </w:r>
    </w:p>
    <w:p w14:paraId="115BEBB6" w14:textId="77777777" w:rsidR="005361C5" w:rsidRPr="005361C5" w:rsidRDefault="005361C5" w:rsidP="005361C5">
      <w:pPr>
        <w:pStyle w:val="EndNoteBibliography"/>
        <w:ind w:left="720" w:hanging="720"/>
      </w:pPr>
      <w:r w:rsidRPr="005361C5">
        <w:t>12.</w:t>
      </w:r>
      <w:r w:rsidRPr="005361C5">
        <w:tab/>
        <w:t>Grundy SM. An International Atherosclerosis Society Position Paper: global recommendations for the management of dyslipidemia. J Clin Lipidol 2013;7(6):561-5.</w:t>
      </w:r>
    </w:p>
    <w:p w14:paraId="6449F718" w14:textId="77777777" w:rsidR="005361C5" w:rsidRPr="005361C5" w:rsidRDefault="005361C5" w:rsidP="005361C5">
      <w:pPr>
        <w:pStyle w:val="EndNoteBibliography"/>
        <w:ind w:left="720" w:hanging="720"/>
      </w:pPr>
      <w:r w:rsidRPr="005361C5">
        <w:t>13.</w:t>
      </w:r>
      <w:r w:rsidRPr="005361C5">
        <w:tab/>
        <w:t>LaRosa JC, Grundy SM, Waters DD, Shear C, Barter P, Fruchart JC, Gotto AM, Greten H, Kastelein JJ, Shepherd J and others. Intensive lipid lowering with atorvastatin in patients with stable coronary disease. N Engl J Med 2005;352(14):1425-35.</w:t>
      </w:r>
    </w:p>
    <w:p w14:paraId="01D2F680" w14:textId="77777777" w:rsidR="005361C5" w:rsidRPr="005361C5" w:rsidRDefault="005361C5" w:rsidP="005361C5">
      <w:pPr>
        <w:pStyle w:val="EndNoteBibliography"/>
        <w:ind w:left="720" w:hanging="720"/>
      </w:pPr>
      <w:r w:rsidRPr="005361C5">
        <w:t>14.</w:t>
      </w:r>
      <w:r w:rsidRPr="005361C5">
        <w:tab/>
        <w:t>Bucher HC, Griffith LE, Guyatt GH. Effect of HMGcoA reductase inhibitors on stroke. A meta-analysis of randomized, controlled trials. Ann Intern Med 1998;128(2):89-95.</w:t>
      </w:r>
    </w:p>
    <w:p w14:paraId="69AD68A6" w14:textId="77777777" w:rsidR="005361C5" w:rsidRPr="005361C5" w:rsidRDefault="005361C5" w:rsidP="005361C5">
      <w:pPr>
        <w:pStyle w:val="EndNoteBibliography"/>
        <w:ind w:left="720" w:hanging="720"/>
      </w:pPr>
      <w:r w:rsidRPr="005361C5">
        <w:t>15.</w:t>
      </w:r>
      <w:r w:rsidRPr="005361C5">
        <w:tab/>
        <w:t>Hebert PR, Gaziano JM, Chan KS, Hennekens CH. Cholesterol lowering with statin drugs, risk of stroke, and total mortality. An overview of randomized trials. JAMA 1997;278(4):313-21.</w:t>
      </w:r>
    </w:p>
    <w:p w14:paraId="66C09E59" w14:textId="77777777" w:rsidR="005361C5" w:rsidRPr="005361C5" w:rsidRDefault="005361C5" w:rsidP="005361C5">
      <w:pPr>
        <w:pStyle w:val="EndNoteBibliography"/>
        <w:ind w:left="720" w:hanging="720"/>
      </w:pPr>
      <w:r w:rsidRPr="005361C5">
        <w:t>16.</w:t>
      </w:r>
      <w:r w:rsidRPr="005361C5">
        <w:tab/>
        <w:t>Baigent C, Blackwell L, Emberson J, Holland LE, Reith C, Bhala N, Peto R, Barnes EH, Keech A, Simes J and others. Efficacy and safety of more intensive lowering of LDL cholesterol: a meta-analysis of data from 170,000 participants in 26 randomised trials. Lancet 2010;376(9753):1670-81.</w:t>
      </w:r>
    </w:p>
    <w:p w14:paraId="6281AB7F" w14:textId="77777777" w:rsidR="005361C5" w:rsidRPr="005361C5" w:rsidRDefault="005361C5" w:rsidP="005361C5">
      <w:pPr>
        <w:pStyle w:val="EndNoteBibliography"/>
        <w:ind w:left="720" w:hanging="720"/>
      </w:pPr>
      <w:r w:rsidRPr="005361C5">
        <w:lastRenderedPageBreak/>
        <w:t>17.</w:t>
      </w:r>
      <w:r w:rsidRPr="005361C5">
        <w:tab/>
        <w:t>Hennekens CH, Breuer NR, Gelb IJ, Bjorkman DJ, Borer JS, Pfeffer MA. Emerging clinical challenges in the use of statins. Am J Med 2013;126(8):663-4.</w:t>
      </w:r>
    </w:p>
    <w:p w14:paraId="00D81073" w14:textId="77777777" w:rsidR="005361C5" w:rsidRPr="005361C5" w:rsidRDefault="005361C5" w:rsidP="005361C5">
      <w:pPr>
        <w:pStyle w:val="EndNoteBibliography"/>
        <w:ind w:left="720" w:hanging="720"/>
      </w:pPr>
      <w:r w:rsidRPr="005361C5">
        <w:t>18.</w:t>
      </w:r>
      <w:r w:rsidRPr="005361C5">
        <w:tab/>
        <w:t>Pedersen TR, Kjekshus J, Berg K, Haghfelt T, Faergeman O, Faergeman G, Pyorala K, Miettinen T, Wilhelmsen L, Olsson AG and others. Randomised trial of cholesterol lowering in 4444 patients with coronary heart disease: the Scandinavian Simvastatin Survival Study (4S). Lancet 1994;344(8934):1383-9.</w:t>
      </w:r>
    </w:p>
    <w:p w14:paraId="71BA64B8" w14:textId="77777777" w:rsidR="005361C5" w:rsidRPr="005361C5" w:rsidRDefault="005361C5" w:rsidP="005361C5">
      <w:pPr>
        <w:pStyle w:val="EndNoteBibliography"/>
        <w:ind w:left="720" w:hanging="720"/>
      </w:pPr>
      <w:r w:rsidRPr="005361C5">
        <w:t>19.</w:t>
      </w:r>
      <w:r w:rsidRPr="005361C5">
        <w:tab/>
        <w:t>Sacks FM, Pfeffer MA, Moye LA, Rouleau JL, Rutherford JD, Cole TG, Brown L, Warnica JW, Arnold JM, Wun CC and others. The effect of pravastatin on coronary events after myocardial infarction in patients with average cholesterol levels. Cholesterol and Recurrent Events Trial investigators. N Engl J Med 1996;335(14):1001-9.</w:t>
      </w:r>
    </w:p>
    <w:p w14:paraId="554E0C5B" w14:textId="77777777" w:rsidR="005361C5" w:rsidRPr="005361C5" w:rsidRDefault="005361C5" w:rsidP="005361C5">
      <w:pPr>
        <w:pStyle w:val="EndNoteBibliography"/>
        <w:ind w:left="720" w:hanging="720"/>
      </w:pPr>
      <w:r w:rsidRPr="005361C5">
        <w:t>20.</w:t>
      </w:r>
      <w:r w:rsidRPr="005361C5">
        <w:tab/>
        <w:t>Tonkin A, Simes RJ. Prevention of cardiovascular events and death with pravastatin in patients with coronary heart disease and a broad range of initial cholesterol levels. N Engl J Med 1998;339(19):1349-57.</w:t>
      </w:r>
    </w:p>
    <w:p w14:paraId="32639E3A" w14:textId="77777777" w:rsidR="005361C5" w:rsidRPr="005361C5" w:rsidRDefault="005361C5" w:rsidP="005361C5">
      <w:pPr>
        <w:pStyle w:val="EndNoteBibliography"/>
        <w:ind w:left="720" w:hanging="720"/>
      </w:pPr>
      <w:r w:rsidRPr="005361C5">
        <w:t>21.</w:t>
      </w:r>
      <w:r w:rsidRPr="005361C5">
        <w:tab/>
        <w:t>Baigent C, Keech A, Kearney PM, Blackwell L, Buck G, Pollicino C, Kirby A, Sourjina T, Peto R, Collins R and others. Efficacy and safety of cholesterol-lowering treatment: prospective meta-analysis of data from 90,056 participants in 14 randomised trials of statins. Lancet 2005;366(9493):1267-78.</w:t>
      </w:r>
    </w:p>
    <w:p w14:paraId="04EE86DB" w14:textId="77777777" w:rsidR="005361C5" w:rsidRPr="005361C5" w:rsidRDefault="005361C5" w:rsidP="005361C5">
      <w:pPr>
        <w:pStyle w:val="EndNoteBibliography"/>
        <w:ind w:left="720" w:hanging="720"/>
      </w:pPr>
      <w:r w:rsidRPr="005361C5">
        <w:t>22.</w:t>
      </w:r>
      <w:r w:rsidRPr="005361C5">
        <w:tab/>
        <w:t>Mora S, Wenger NK, Demicco DA, Breazna A, Boekholdt SM, Arsenault BJ, Deedwania P, Kastelein JJ, Waters DD. Determinants of residual risk in secondary prevention patients treated with high- versus low-dose statin therapy: the Treating to New Targets (TNT) study. Circulation 2012;125(16):1979-87.</w:t>
      </w:r>
    </w:p>
    <w:p w14:paraId="6ABE851F" w14:textId="77777777" w:rsidR="005361C5" w:rsidRPr="005361C5" w:rsidRDefault="005361C5" w:rsidP="005361C5">
      <w:pPr>
        <w:pStyle w:val="EndNoteBibliography"/>
        <w:ind w:left="720" w:hanging="720"/>
      </w:pPr>
      <w:r w:rsidRPr="005361C5">
        <w:t>23.</w:t>
      </w:r>
      <w:r w:rsidRPr="005361C5">
        <w:tab/>
        <w:t>Cho KH, Jeong MH, Ahn Y, Kim YJ, Chae SC, Hong TJ, Seong IW, Chae JK, Kim CJ, Cho MC and others. Low-density lipoprotein cholesterol level in patients with acute myocardial infarction having percutaneous coronary intervention (the cholesterol paradox). Am J Cardiol 2010;106(8):1061-8.</w:t>
      </w:r>
    </w:p>
    <w:p w14:paraId="4DEDDC32" w14:textId="77777777" w:rsidR="005361C5" w:rsidRPr="005361C5" w:rsidRDefault="005361C5" w:rsidP="005361C5">
      <w:pPr>
        <w:pStyle w:val="EndNoteBibliography"/>
        <w:ind w:left="720" w:hanging="720"/>
      </w:pPr>
      <w:r w:rsidRPr="005361C5">
        <w:t>24.</w:t>
      </w:r>
      <w:r w:rsidRPr="005361C5">
        <w:tab/>
        <w:t>Cannon CP, Braunwald E, McCabe CH, Rader DJ, Rouleau JL, Belder R, Joyal SV, Hill KA, Pfeffer MA, Skene AM and others. Intensive versus moderate lipid lowering with statins after acute coronary syndromes. N Engl J Med 2004;350(15):1495-504.</w:t>
      </w:r>
    </w:p>
    <w:p w14:paraId="10980E12" w14:textId="77777777" w:rsidR="005361C5" w:rsidRPr="005361C5" w:rsidRDefault="005361C5" w:rsidP="005361C5">
      <w:pPr>
        <w:pStyle w:val="EndNoteBibliography"/>
        <w:ind w:left="720" w:hanging="720"/>
      </w:pPr>
      <w:r w:rsidRPr="005361C5">
        <w:t>25.</w:t>
      </w:r>
      <w:r w:rsidRPr="005361C5">
        <w:tab/>
        <w:t>Thygesen K, Alpert JS, Jaffe AS, Simoons ML, Chaitman BR, White HD, Joint ESCAAHAWHFTFftUDoMI, Katus HA, Lindahl B, Morrow DA and others. Third universal definition of myocardial infarction. Circulation 2012;126(16):2020-35.</w:t>
      </w:r>
    </w:p>
    <w:p w14:paraId="7D419FFF" w14:textId="77777777" w:rsidR="005361C5" w:rsidRPr="005361C5" w:rsidRDefault="005361C5" w:rsidP="005361C5">
      <w:pPr>
        <w:pStyle w:val="EndNoteBibliography"/>
        <w:ind w:left="720" w:hanging="720"/>
      </w:pPr>
      <w:r w:rsidRPr="005361C5">
        <w:t>26.</w:t>
      </w:r>
      <w:r w:rsidRPr="005361C5">
        <w:tab/>
        <w:t>Stukel TA, Fisher ES, Wennberg DE, Alter DA, Gottlieb DJ, Vermeulen MJ. Analysis of observational studies in the presence of treatment selection bias: effects of invasive cardiac management on AMI survival using propensity score and instrumental variable methods. JAMA 2007;297(3):278-85.</w:t>
      </w:r>
    </w:p>
    <w:p w14:paraId="1274F470" w14:textId="77777777" w:rsidR="005361C5" w:rsidRPr="005361C5" w:rsidRDefault="005361C5" w:rsidP="005361C5">
      <w:pPr>
        <w:pStyle w:val="EndNoteBibliography"/>
        <w:ind w:left="720" w:hanging="720"/>
      </w:pPr>
      <w:r w:rsidRPr="005361C5">
        <w:t>27.</w:t>
      </w:r>
      <w:r w:rsidRPr="005361C5">
        <w:tab/>
        <w:t>Agoritsas T, Merglen A, Shah ND, O'Donnell M, Guyatt GH. Adjusted Analyses in Studies Addressing Therapy and Harm: Users' Guides to the Medical Literature. JAMA 2017;317(7):748-759.</w:t>
      </w:r>
    </w:p>
    <w:p w14:paraId="23565931" w14:textId="77777777" w:rsidR="005361C5" w:rsidRPr="005361C5" w:rsidRDefault="005361C5" w:rsidP="005361C5">
      <w:pPr>
        <w:pStyle w:val="EndNoteBibliography"/>
        <w:ind w:left="720" w:hanging="720"/>
      </w:pPr>
      <w:r w:rsidRPr="005361C5">
        <w:lastRenderedPageBreak/>
        <w:t>28.</w:t>
      </w:r>
      <w:r w:rsidRPr="005361C5">
        <w:tab/>
        <w:t>Pedersen TR, Olsson AG, Faergeman O, Kjekshus J, Wedel H, Berg K, Wilhelmsen L, Haghfelt T, Thorgeirsson G, Pyorala K and others. Lipoprotein changes and reduction in the incidence of major coronary heart disease events in the Scandinavian Simvastatin Survival Study (4S). Circulation 1998;97(15):1453-60.</w:t>
      </w:r>
    </w:p>
    <w:p w14:paraId="4452B14D" w14:textId="77777777" w:rsidR="005361C5" w:rsidRPr="005361C5" w:rsidRDefault="005361C5" w:rsidP="005361C5">
      <w:pPr>
        <w:pStyle w:val="EndNoteBibliography"/>
        <w:ind w:left="720" w:hanging="720"/>
      </w:pPr>
      <w:r w:rsidRPr="005361C5">
        <w:t>29.</w:t>
      </w:r>
      <w:r w:rsidRPr="005361C5">
        <w:tab/>
        <w:t>Cai A, Li L, Zhang Y, Mo Y, Li Z, Mai W, Zhou Y. Baseline LDL-C and Lp(a) Elevations Portend a High Risk of Coronary Revascularization in Patients after Stent Placement. Disease Markers 2013;35:857-862.</w:t>
      </w:r>
    </w:p>
    <w:p w14:paraId="70A8EB80" w14:textId="77777777" w:rsidR="005361C5" w:rsidRPr="005361C5" w:rsidRDefault="005361C5" w:rsidP="005361C5">
      <w:pPr>
        <w:pStyle w:val="EndNoteBibliography"/>
        <w:ind w:left="720" w:hanging="720"/>
      </w:pPr>
      <w:r w:rsidRPr="005361C5">
        <w:t>30.</w:t>
      </w:r>
      <w:r w:rsidRPr="005361C5">
        <w:tab/>
        <w:t>Al-Mallah MH, Hatahet H, Cavalcante JL, Khanal S. Low admission LDL-cholesterol is associated with increased 3-year all-cause mortality in patients with non ST segment elevation myocardial infarction. Cardiol J 2009;16(3):227-33.</w:t>
      </w:r>
    </w:p>
    <w:p w14:paraId="22D6B6B7" w14:textId="77777777" w:rsidR="005361C5" w:rsidRPr="005361C5" w:rsidRDefault="005361C5" w:rsidP="005361C5">
      <w:pPr>
        <w:pStyle w:val="EndNoteBibliography"/>
        <w:ind w:left="720" w:hanging="720"/>
      </w:pPr>
      <w:r w:rsidRPr="005361C5">
        <w:t>31.</w:t>
      </w:r>
      <w:r w:rsidRPr="005361C5">
        <w:tab/>
        <w:t>Oduncu V, Erkol A, Kurt M, Tanboga IH, Karabay CY, Sengul C, Bulut M, Ozveren O, Fotbolcu H, Akgun T and others. The prognostic value of very low admission LDL-cholesterol levels in ST-segment elevation myocardial infarction compared in statin-pretreated and statin-naive patients undergoing primary percutaneous coronary intervention. Int J Cardiol 2013;167(2):458-63.</w:t>
      </w:r>
    </w:p>
    <w:p w14:paraId="4A7997C9" w14:textId="77777777" w:rsidR="005361C5" w:rsidRPr="005361C5" w:rsidRDefault="005361C5" w:rsidP="005361C5">
      <w:pPr>
        <w:pStyle w:val="EndNoteBibliography"/>
        <w:ind w:left="720" w:hanging="720"/>
      </w:pPr>
      <w:r w:rsidRPr="005361C5">
        <w:t>32.</w:t>
      </w:r>
      <w:r w:rsidRPr="005361C5">
        <w:tab/>
        <w:t>Rauchhaus M, Clark AL, Doehner W, Davos C, Bolger A, Sharma R, Coats AJ, Anker SD. The relationship between cholesterol and survival in patients with chronic heart failure. J Am Coll Cardiol 2003;42(11):1933-40.</w:t>
      </w:r>
    </w:p>
    <w:p w14:paraId="412D94DD" w14:textId="77777777" w:rsidR="005361C5" w:rsidRPr="005361C5" w:rsidRDefault="005361C5" w:rsidP="005361C5">
      <w:pPr>
        <w:pStyle w:val="EndNoteBibliography"/>
        <w:ind w:left="720" w:hanging="720"/>
      </w:pPr>
      <w:r w:rsidRPr="005361C5">
        <w:t>33.</w:t>
      </w:r>
      <w:r w:rsidRPr="005361C5">
        <w:tab/>
        <w:t>Fyfe T, Baxter RH, Cochran KM, Booth EM. Plasma-lipid changes after myocardial infarction. Lancet 1971;2(7732):997-1001.</w:t>
      </w:r>
    </w:p>
    <w:p w14:paraId="46C30621" w14:textId="77777777" w:rsidR="005361C5" w:rsidRPr="005361C5" w:rsidRDefault="005361C5" w:rsidP="005361C5">
      <w:pPr>
        <w:pStyle w:val="EndNoteBibliography"/>
        <w:ind w:left="720" w:hanging="720"/>
      </w:pPr>
      <w:r w:rsidRPr="005361C5">
        <w:t>34.</w:t>
      </w:r>
      <w:r w:rsidRPr="005361C5">
        <w:tab/>
        <w:t>Witte KK, Clark AL. Nutritional abnormalities contributing to cachexia in chronic illness. Int J Cardiol 2002;85(1):23-31.</w:t>
      </w:r>
    </w:p>
    <w:p w14:paraId="411D27FE" w14:textId="77777777" w:rsidR="005361C5" w:rsidRPr="005361C5" w:rsidRDefault="005361C5" w:rsidP="005361C5">
      <w:pPr>
        <w:pStyle w:val="EndNoteBibliography"/>
        <w:ind w:left="720" w:hanging="720"/>
      </w:pPr>
      <w:r w:rsidRPr="005361C5">
        <w:t>35.</w:t>
      </w:r>
      <w:r w:rsidRPr="005361C5">
        <w:tab/>
        <w:t>Gorog DA, Yamamoto J, Saraf S, Ishii H, Ijiri Y, Ikarugi H, Wellsted DM, Mori M, Yamori Y. First direct comparison of platelet reactivity and thrombolytic status between Japanese and Western volunteers: possible relationship to the "Japanese paradox". Int J Cardiol 2011;152(1):43-8.</w:t>
      </w:r>
    </w:p>
    <w:p w14:paraId="72D58ADE" w14:textId="77777777" w:rsidR="005361C5" w:rsidRPr="005361C5" w:rsidRDefault="005361C5" w:rsidP="005361C5">
      <w:pPr>
        <w:pStyle w:val="EndNoteBibliography"/>
        <w:ind w:left="720" w:hanging="720"/>
      </w:pPr>
      <w:r w:rsidRPr="005361C5">
        <w:t>36.</w:t>
      </w:r>
      <w:r w:rsidRPr="005361C5">
        <w:tab/>
        <w:t>Kumar RS, Douglas PS, Peterson ED, Anstrom KJ, Dai D, Brennan JM, Hui PY, Booth ME, Messenger JC, Shaw RE. Effect of race and ethnicity on outcomes with drug-eluting and bare metal stents: results in 423 965 patients in the linked National Cardiovascular Data Registry and centers for Medicare &amp; Medicaid services payer databases. Circulation 2013;127(13):1395-403.</w:t>
      </w:r>
    </w:p>
    <w:p w14:paraId="4F369905" w14:textId="77777777" w:rsidR="005361C5" w:rsidRPr="005361C5" w:rsidRDefault="005361C5" w:rsidP="005361C5">
      <w:pPr>
        <w:pStyle w:val="EndNoteBibliography"/>
        <w:ind w:left="720" w:hanging="720"/>
      </w:pPr>
      <w:r w:rsidRPr="005361C5">
        <w:t>37.</w:t>
      </w:r>
      <w:r w:rsidRPr="005361C5">
        <w:tab/>
        <w:t>Zakai NA, McClure LA. Racial differences in venous thromboembolism. J Thromb Haemost 2011;9(10):1877-82.</w:t>
      </w:r>
    </w:p>
    <w:p w14:paraId="2E40FDCF" w14:textId="1B66BB92" w:rsidR="003B6B1B" w:rsidRPr="0098229D" w:rsidRDefault="00515536" w:rsidP="002938CF">
      <w:pPr>
        <w:rPr>
          <w:rFonts w:ascii="Times New Roman" w:hAnsi="Times New Roman"/>
          <w:sz w:val="21"/>
          <w:szCs w:val="21"/>
        </w:rPr>
      </w:pPr>
      <w:r w:rsidRPr="0098229D">
        <w:rPr>
          <w:rFonts w:ascii="Times New Roman" w:hAnsi="Times New Roman"/>
          <w:sz w:val="21"/>
          <w:szCs w:val="21"/>
        </w:rPr>
        <w:fldChar w:fldCharType="end"/>
      </w:r>
    </w:p>
    <w:sectPr w:rsidR="003B6B1B" w:rsidRPr="0098229D" w:rsidSect="0071163D">
      <w:pgSz w:w="12240" w:h="15840" w:code="1"/>
      <w:pgMar w:top="1440" w:right="1800" w:bottom="1440" w:left="180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770A4A" w14:textId="77777777" w:rsidR="000D059A" w:rsidRDefault="000D059A">
      <w:r>
        <w:separator/>
      </w:r>
    </w:p>
  </w:endnote>
  <w:endnote w:type="continuationSeparator" w:id="0">
    <w:p w14:paraId="78A541D3" w14:textId="77777777" w:rsidR="000D059A" w:rsidRDefault="000D05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微软雅黑 Light">
    <w:panose1 w:val="020B0502040204020203"/>
    <w:charset w:val="86"/>
    <w:family w:val="swiss"/>
    <w:pitch w:val="variable"/>
    <w:sig w:usb0="A00002BF" w:usb1="2ACF001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F606E3" w14:textId="77777777" w:rsidR="000D059A" w:rsidRDefault="000D059A">
      <w:r>
        <w:separator/>
      </w:r>
    </w:p>
  </w:footnote>
  <w:footnote w:type="continuationSeparator" w:id="0">
    <w:p w14:paraId="2313DBE2" w14:textId="77777777" w:rsidR="000D059A" w:rsidRDefault="000D059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7401995"/>
    <w:multiLevelType w:val="multilevel"/>
    <w:tmpl w:val="23524AA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1786DEF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C"/>
    <w:multiLevelType w:val="singleLevel"/>
    <w:tmpl w:val="3132A3F4"/>
    <w:lvl w:ilvl="0">
      <w:start w:val="1"/>
      <w:numFmt w:val="decimal"/>
      <w:lvlText w:val="%1."/>
      <w:lvlJc w:val="left"/>
      <w:pPr>
        <w:tabs>
          <w:tab w:val="num" w:pos="2040"/>
        </w:tabs>
        <w:ind w:leftChars="800" w:left="2040" w:hangingChars="200" w:hanging="360"/>
      </w:pPr>
    </w:lvl>
  </w:abstractNum>
  <w:abstractNum w:abstractNumId="3" w15:restartNumberingAfterBreak="0">
    <w:nsid w:val="FFFFFF7D"/>
    <w:multiLevelType w:val="singleLevel"/>
    <w:tmpl w:val="8A8CC8C6"/>
    <w:lvl w:ilvl="0">
      <w:start w:val="1"/>
      <w:numFmt w:val="decimal"/>
      <w:lvlText w:val="%1."/>
      <w:lvlJc w:val="left"/>
      <w:pPr>
        <w:tabs>
          <w:tab w:val="num" w:pos="1620"/>
        </w:tabs>
        <w:ind w:leftChars="600" w:left="1620" w:hangingChars="200" w:hanging="360"/>
      </w:pPr>
    </w:lvl>
  </w:abstractNum>
  <w:abstractNum w:abstractNumId="4" w15:restartNumberingAfterBreak="0">
    <w:nsid w:val="FFFFFF7E"/>
    <w:multiLevelType w:val="singleLevel"/>
    <w:tmpl w:val="86500B1C"/>
    <w:lvl w:ilvl="0">
      <w:start w:val="1"/>
      <w:numFmt w:val="decimal"/>
      <w:lvlText w:val="%1."/>
      <w:lvlJc w:val="left"/>
      <w:pPr>
        <w:tabs>
          <w:tab w:val="num" w:pos="1200"/>
        </w:tabs>
        <w:ind w:leftChars="400" w:left="1200" w:hangingChars="200" w:hanging="360"/>
      </w:pPr>
    </w:lvl>
  </w:abstractNum>
  <w:abstractNum w:abstractNumId="5" w15:restartNumberingAfterBreak="0">
    <w:nsid w:val="FFFFFF7F"/>
    <w:multiLevelType w:val="singleLevel"/>
    <w:tmpl w:val="3410A8C2"/>
    <w:lvl w:ilvl="0">
      <w:start w:val="1"/>
      <w:numFmt w:val="decimal"/>
      <w:lvlText w:val="%1."/>
      <w:lvlJc w:val="left"/>
      <w:pPr>
        <w:tabs>
          <w:tab w:val="num" w:pos="780"/>
        </w:tabs>
        <w:ind w:leftChars="200" w:left="780" w:hangingChars="200" w:hanging="360"/>
      </w:pPr>
    </w:lvl>
  </w:abstractNum>
  <w:abstractNum w:abstractNumId="6" w15:restartNumberingAfterBreak="0">
    <w:nsid w:val="FFFFFF80"/>
    <w:multiLevelType w:val="singleLevel"/>
    <w:tmpl w:val="E2B025EE"/>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7" w15:restartNumberingAfterBreak="0">
    <w:nsid w:val="FFFFFF81"/>
    <w:multiLevelType w:val="singleLevel"/>
    <w:tmpl w:val="0E448C7E"/>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8" w15:restartNumberingAfterBreak="0">
    <w:nsid w:val="FFFFFF82"/>
    <w:multiLevelType w:val="singleLevel"/>
    <w:tmpl w:val="2ACE732C"/>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9" w15:restartNumberingAfterBreak="0">
    <w:nsid w:val="FFFFFF83"/>
    <w:multiLevelType w:val="singleLevel"/>
    <w:tmpl w:val="06D2EF3A"/>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10" w15:restartNumberingAfterBreak="0">
    <w:nsid w:val="FFFFFF88"/>
    <w:multiLevelType w:val="singleLevel"/>
    <w:tmpl w:val="B04E4826"/>
    <w:lvl w:ilvl="0">
      <w:start w:val="1"/>
      <w:numFmt w:val="decimal"/>
      <w:lvlText w:val="%1."/>
      <w:lvlJc w:val="left"/>
      <w:pPr>
        <w:tabs>
          <w:tab w:val="num" w:pos="360"/>
        </w:tabs>
        <w:ind w:left="360" w:hangingChars="200" w:hanging="360"/>
      </w:pPr>
    </w:lvl>
  </w:abstractNum>
  <w:abstractNum w:abstractNumId="11" w15:restartNumberingAfterBreak="0">
    <w:nsid w:val="FFFFFF89"/>
    <w:multiLevelType w:val="singleLevel"/>
    <w:tmpl w:val="CF56D1E4"/>
    <w:lvl w:ilvl="0">
      <w:start w:val="1"/>
      <w:numFmt w:val="bullet"/>
      <w:lvlText w:val=""/>
      <w:lvlJc w:val="left"/>
      <w:pPr>
        <w:tabs>
          <w:tab w:val="num" w:pos="360"/>
        </w:tabs>
        <w:ind w:left="360" w:hangingChars="200" w:hanging="360"/>
      </w:pPr>
      <w:rPr>
        <w:rFonts w:ascii="Wingdings" w:hAnsi="Wingdings" w:hint="default"/>
      </w:rPr>
    </w:lvl>
  </w:abstractNum>
  <w:abstractNum w:abstractNumId="12" w15:restartNumberingAfterBreak="0">
    <w:nsid w:val="1482775B"/>
    <w:multiLevelType w:val="multilevel"/>
    <w:tmpl w:val="9BC2029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7C4B1DDF"/>
    <w:multiLevelType w:val="multilevel"/>
    <w:tmpl w:val="11506FA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1"/>
  </w:num>
  <w:num w:numId="2">
    <w:abstractNumId w:val="13"/>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4">
    <w:abstractNumId w:val="12"/>
  </w:num>
  <w:num w:numId="5">
    <w:abstractNumId w:val="12"/>
  </w:num>
  <w:num w:numId="6">
    <w:abstractNumId w:val="12"/>
  </w:num>
  <w:num w:numId="7">
    <w:abstractNumId w:val="12"/>
  </w:num>
  <w:num w:numId="8">
    <w:abstractNumId w:val="12"/>
  </w:num>
  <w:num w:numId="9">
    <w:abstractNumId w:val="12"/>
  </w:num>
  <w:num w:numId="10">
    <w:abstractNumId w:val="12"/>
  </w:num>
  <w:num w:numId="11">
    <w:abstractNumId w:val="12"/>
  </w:num>
  <w:num w:numId="12">
    <w:abstractNumId w:val="12"/>
  </w:num>
  <w:num w:numId="13">
    <w:abstractNumId w:val="12"/>
  </w:num>
  <w:num w:numId="14">
    <w:abstractNumId w:val="6"/>
  </w:num>
  <w:num w:numId="15">
    <w:abstractNumId w:val="7"/>
  </w:num>
  <w:num w:numId="16">
    <w:abstractNumId w:val="8"/>
  </w:num>
  <w:num w:numId="17">
    <w:abstractNumId w:val="9"/>
  </w:num>
  <w:num w:numId="18">
    <w:abstractNumId w:val="11"/>
  </w:num>
  <w:num w:numId="19">
    <w:abstractNumId w:val="2"/>
  </w:num>
  <w:num w:numId="20">
    <w:abstractNumId w:val="3"/>
  </w:num>
  <w:num w:numId="21">
    <w:abstractNumId w:val="4"/>
  </w:num>
  <w:num w:numId="22">
    <w:abstractNumId w:val="5"/>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embedSystemFonts/>
  <w:bordersDoNotSurroundHeader/>
  <w:bordersDoNotSurroundFooter/>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atheterization Cardio&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0x905p0px2roe2zv0vv2a19x22p99z9exx&quot;&gt;chenhao‘s EndNote Library Copy&lt;record-ids&gt;&lt;item&gt;8&lt;/item&gt;&lt;item&gt;9&lt;/item&gt;&lt;item&gt;10&lt;/item&gt;&lt;item&gt;11&lt;/item&gt;&lt;item&gt;12&lt;/item&gt;&lt;item&gt;13&lt;/item&gt;&lt;item&gt;14&lt;/item&gt;&lt;item&gt;15&lt;/item&gt;&lt;item&gt;16&lt;/item&gt;&lt;item&gt;17&lt;/item&gt;&lt;item&gt;18&lt;/item&gt;&lt;item&gt;19&lt;/item&gt;&lt;item&gt;21&lt;/item&gt;&lt;item&gt;22&lt;/item&gt;&lt;item&gt;23&lt;/item&gt;&lt;item&gt;24&lt;/item&gt;&lt;item&gt;25&lt;/item&gt;&lt;item&gt;26&lt;/item&gt;&lt;item&gt;27&lt;/item&gt;&lt;item&gt;28&lt;/item&gt;&lt;item&gt;34&lt;/item&gt;&lt;item&gt;48&lt;/item&gt;&lt;item&gt;49&lt;/item&gt;&lt;item&gt;50&lt;/item&gt;&lt;item&gt;51&lt;/item&gt;&lt;item&gt;235&lt;/item&gt;&lt;item&gt;238&lt;/item&gt;&lt;item&gt;239&lt;/item&gt;&lt;item&gt;242&lt;/item&gt;&lt;item&gt;653&lt;/item&gt;&lt;item&gt;654&lt;/item&gt;&lt;item&gt;1552&lt;/item&gt;&lt;item&gt;1554&lt;/item&gt;&lt;item&gt;155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 w:name="KY_MEDREF_DOCUID" w:val="{3553E4C5-8B25-470F-9E98-5505444A6C79}"/>
    <w:docVar w:name="KY_MEDREF_VERSION" w:val="3"/>
  </w:docVars>
  <w:rsids>
    <w:rsidRoot w:val="00590D07"/>
    <w:rsid w:val="000009FA"/>
    <w:rsid w:val="00000DCC"/>
    <w:rsid w:val="000021DC"/>
    <w:rsid w:val="00002865"/>
    <w:rsid w:val="0000355B"/>
    <w:rsid w:val="0000473A"/>
    <w:rsid w:val="00005C2C"/>
    <w:rsid w:val="00005C3C"/>
    <w:rsid w:val="000101D1"/>
    <w:rsid w:val="00011A3A"/>
    <w:rsid w:val="00011C8B"/>
    <w:rsid w:val="0001269E"/>
    <w:rsid w:val="000126AE"/>
    <w:rsid w:val="00013087"/>
    <w:rsid w:val="0001488B"/>
    <w:rsid w:val="00016756"/>
    <w:rsid w:val="0002237D"/>
    <w:rsid w:val="00022EA8"/>
    <w:rsid w:val="00024F46"/>
    <w:rsid w:val="000254F0"/>
    <w:rsid w:val="00025A7E"/>
    <w:rsid w:val="000266C7"/>
    <w:rsid w:val="00031534"/>
    <w:rsid w:val="00032835"/>
    <w:rsid w:val="00035D70"/>
    <w:rsid w:val="0003722A"/>
    <w:rsid w:val="00042BD1"/>
    <w:rsid w:val="000430FB"/>
    <w:rsid w:val="00045491"/>
    <w:rsid w:val="000454A3"/>
    <w:rsid w:val="00046456"/>
    <w:rsid w:val="00046589"/>
    <w:rsid w:val="00047505"/>
    <w:rsid w:val="00050836"/>
    <w:rsid w:val="00053C59"/>
    <w:rsid w:val="0005470D"/>
    <w:rsid w:val="000552DE"/>
    <w:rsid w:val="00060A9A"/>
    <w:rsid w:val="00060E67"/>
    <w:rsid w:val="00067E59"/>
    <w:rsid w:val="000734E4"/>
    <w:rsid w:val="00084A1D"/>
    <w:rsid w:val="00087A65"/>
    <w:rsid w:val="00087C46"/>
    <w:rsid w:val="00092415"/>
    <w:rsid w:val="000947E3"/>
    <w:rsid w:val="00096435"/>
    <w:rsid w:val="00096714"/>
    <w:rsid w:val="00096EA6"/>
    <w:rsid w:val="000A0304"/>
    <w:rsid w:val="000A1466"/>
    <w:rsid w:val="000A37D2"/>
    <w:rsid w:val="000A4159"/>
    <w:rsid w:val="000B7F09"/>
    <w:rsid w:val="000C06CA"/>
    <w:rsid w:val="000C3AAE"/>
    <w:rsid w:val="000C51AD"/>
    <w:rsid w:val="000C738D"/>
    <w:rsid w:val="000C7D2D"/>
    <w:rsid w:val="000D059A"/>
    <w:rsid w:val="000D06DE"/>
    <w:rsid w:val="000D1A1F"/>
    <w:rsid w:val="000D1B86"/>
    <w:rsid w:val="000E1D25"/>
    <w:rsid w:val="000E3BBB"/>
    <w:rsid w:val="000F0B7E"/>
    <w:rsid w:val="000F1F61"/>
    <w:rsid w:val="000F25D4"/>
    <w:rsid w:val="000F4BED"/>
    <w:rsid w:val="000F66FE"/>
    <w:rsid w:val="00100468"/>
    <w:rsid w:val="00100A4A"/>
    <w:rsid w:val="00100EFA"/>
    <w:rsid w:val="001013CF"/>
    <w:rsid w:val="001055F4"/>
    <w:rsid w:val="00105B37"/>
    <w:rsid w:val="00111AF1"/>
    <w:rsid w:val="00111CB9"/>
    <w:rsid w:val="00112627"/>
    <w:rsid w:val="00112E5E"/>
    <w:rsid w:val="00113B7E"/>
    <w:rsid w:val="00116DE4"/>
    <w:rsid w:val="001176D3"/>
    <w:rsid w:val="00121459"/>
    <w:rsid w:val="00121BB0"/>
    <w:rsid w:val="001230DF"/>
    <w:rsid w:val="001250E2"/>
    <w:rsid w:val="00126B9E"/>
    <w:rsid w:val="00127409"/>
    <w:rsid w:val="00130495"/>
    <w:rsid w:val="0013071F"/>
    <w:rsid w:val="00132C96"/>
    <w:rsid w:val="001408ED"/>
    <w:rsid w:val="001416D0"/>
    <w:rsid w:val="00141A18"/>
    <w:rsid w:val="00151277"/>
    <w:rsid w:val="00152109"/>
    <w:rsid w:val="00157A8D"/>
    <w:rsid w:val="00161529"/>
    <w:rsid w:val="001623B7"/>
    <w:rsid w:val="00163E77"/>
    <w:rsid w:val="0016674A"/>
    <w:rsid w:val="001715C2"/>
    <w:rsid w:val="00171DE8"/>
    <w:rsid w:val="00177CD8"/>
    <w:rsid w:val="0018272F"/>
    <w:rsid w:val="00186125"/>
    <w:rsid w:val="00187F0A"/>
    <w:rsid w:val="00190444"/>
    <w:rsid w:val="00191021"/>
    <w:rsid w:val="00191429"/>
    <w:rsid w:val="0019203A"/>
    <w:rsid w:val="00193184"/>
    <w:rsid w:val="001955F5"/>
    <w:rsid w:val="001969D1"/>
    <w:rsid w:val="00197FCA"/>
    <w:rsid w:val="001A1077"/>
    <w:rsid w:val="001A611B"/>
    <w:rsid w:val="001B0427"/>
    <w:rsid w:val="001B3E60"/>
    <w:rsid w:val="001B437F"/>
    <w:rsid w:val="001B5C92"/>
    <w:rsid w:val="001B6A2E"/>
    <w:rsid w:val="001B75A8"/>
    <w:rsid w:val="001C3CE4"/>
    <w:rsid w:val="001C4492"/>
    <w:rsid w:val="001C4CC1"/>
    <w:rsid w:val="001C5C38"/>
    <w:rsid w:val="001C6A2B"/>
    <w:rsid w:val="001D1B05"/>
    <w:rsid w:val="001D374B"/>
    <w:rsid w:val="001D425F"/>
    <w:rsid w:val="001D7BB4"/>
    <w:rsid w:val="001E5AD3"/>
    <w:rsid w:val="001E7FC1"/>
    <w:rsid w:val="001F01FA"/>
    <w:rsid w:val="001F0FA7"/>
    <w:rsid w:val="001F207A"/>
    <w:rsid w:val="001F267A"/>
    <w:rsid w:val="001F39DE"/>
    <w:rsid w:val="00201F2E"/>
    <w:rsid w:val="00214A9E"/>
    <w:rsid w:val="002166A8"/>
    <w:rsid w:val="0022111A"/>
    <w:rsid w:val="00222051"/>
    <w:rsid w:val="002251E5"/>
    <w:rsid w:val="00225363"/>
    <w:rsid w:val="00227F40"/>
    <w:rsid w:val="00236500"/>
    <w:rsid w:val="00236578"/>
    <w:rsid w:val="00240786"/>
    <w:rsid w:val="0024464D"/>
    <w:rsid w:val="00244960"/>
    <w:rsid w:val="00245352"/>
    <w:rsid w:val="00245A4D"/>
    <w:rsid w:val="00246675"/>
    <w:rsid w:val="0025076D"/>
    <w:rsid w:val="00252BEF"/>
    <w:rsid w:val="002545E3"/>
    <w:rsid w:val="00255C41"/>
    <w:rsid w:val="002601B3"/>
    <w:rsid w:val="00262413"/>
    <w:rsid w:val="00262EAD"/>
    <w:rsid w:val="00266C1F"/>
    <w:rsid w:val="00272F8F"/>
    <w:rsid w:val="00272FAC"/>
    <w:rsid w:val="00274672"/>
    <w:rsid w:val="00275790"/>
    <w:rsid w:val="002770CC"/>
    <w:rsid w:val="00282E0D"/>
    <w:rsid w:val="00283F70"/>
    <w:rsid w:val="00285A68"/>
    <w:rsid w:val="00285EFA"/>
    <w:rsid w:val="00291199"/>
    <w:rsid w:val="00292D59"/>
    <w:rsid w:val="00293361"/>
    <w:rsid w:val="002938CF"/>
    <w:rsid w:val="0029428D"/>
    <w:rsid w:val="00294802"/>
    <w:rsid w:val="00296188"/>
    <w:rsid w:val="002965E5"/>
    <w:rsid w:val="002B05A3"/>
    <w:rsid w:val="002B29F9"/>
    <w:rsid w:val="002B2C8D"/>
    <w:rsid w:val="002B5A6F"/>
    <w:rsid w:val="002C2D49"/>
    <w:rsid w:val="002C6F14"/>
    <w:rsid w:val="002C7A9E"/>
    <w:rsid w:val="002C7C6E"/>
    <w:rsid w:val="002D10DF"/>
    <w:rsid w:val="002D2B74"/>
    <w:rsid w:val="002D2FBC"/>
    <w:rsid w:val="002D3CD4"/>
    <w:rsid w:val="002D6345"/>
    <w:rsid w:val="002E0528"/>
    <w:rsid w:val="002E6801"/>
    <w:rsid w:val="002F2BA4"/>
    <w:rsid w:val="002F342E"/>
    <w:rsid w:val="002F56C7"/>
    <w:rsid w:val="002F718E"/>
    <w:rsid w:val="002F729D"/>
    <w:rsid w:val="002F7C3F"/>
    <w:rsid w:val="003009A7"/>
    <w:rsid w:val="00300FF6"/>
    <w:rsid w:val="00302446"/>
    <w:rsid w:val="00304F92"/>
    <w:rsid w:val="00305A9C"/>
    <w:rsid w:val="0030626E"/>
    <w:rsid w:val="00313998"/>
    <w:rsid w:val="00313E58"/>
    <w:rsid w:val="00313F21"/>
    <w:rsid w:val="00320123"/>
    <w:rsid w:val="0032096B"/>
    <w:rsid w:val="00321CDF"/>
    <w:rsid w:val="00327D97"/>
    <w:rsid w:val="00333637"/>
    <w:rsid w:val="00334646"/>
    <w:rsid w:val="0033727F"/>
    <w:rsid w:val="00340366"/>
    <w:rsid w:val="00342D48"/>
    <w:rsid w:val="003451C1"/>
    <w:rsid w:val="003456CF"/>
    <w:rsid w:val="003466B4"/>
    <w:rsid w:val="00347B52"/>
    <w:rsid w:val="0035015F"/>
    <w:rsid w:val="00350277"/>
    <w:rsid w:val="00352B6C"/>
    <w:rsid w:val="0035499F"/>
    <w:rsid w:val="00354C8A"/>
    <w:rsid w:val="00361012"/>
    <w:rsid w:val="00365E6A"/>
    <w:rsid w:val="00372B03"/>
    <w:rsid w:val="0037370B"/>
    <w:rsid w:val="00373A5A"/>
    <w:rsid w:val="003740AE"/>
    <w:rsid w:val="00374522"/>
    <w:rsid w:val="00374AF1"/>
    <w:rsid w:val="0037546B"/>
    <w:rsid w:val="003767F5"/>
    <w:rsid w:val="003773D7"/>
    <w:rsid w:val="00381EA5"/>
    <w:rsid w:val="003823BB"/>
    <w:rsid w:val="00383208"/>
    <w:rsid w:val="00383226"/>
    <w:rsid w:val="00386A3E"/>
    <w:rsid w:val="003874A9"/>
    <w:rsid w:val="00391449"/>
    <w:rsid w:val="003915D0"/>
    <w:rsid w:val="00391802"/>
    <w:rsid w:val="00393606"/>
    <w:rsid w:val="00395D86"/>
    <w:rsid w:val="0039626E"/>
    <w:rsid w:val="00396451"/>
    <w:rsid w:val="003A044B"/>
    <w:rsid w:val="003A2575"/>
    <w:rsid w:val="003B166B"/>
    <w:rsid w:val="003B310B"/>
    <w:rsid w:val="003B6B1B"/>
    <w:rsid w:val="003C2984"/>
    <w:rsid w:val="003C2BAC"/>
    <w:rsid w:val="003C72D5"/>
    <w:rsid w:val="003C76B2"/>
    <w:rsid w:val="003D197A"/>
    <w:rsid w:val="003D3A65"/>
    <w:rsid w:val="003D5BED"/>
    <w:rsid w:val="003D650D"/>
    <w:rsid w:val="003D6990"/>
    <w:rsid w:val="003E2456"/>
    <w:rsid w:val="003F073D"/>
    <w:rsid w:val="003F4639"/>
    <w:rsid w:val="003F65AB"/>
    <w:rsid w:val="00401179"/>
    <w:rsid w:val="0040334F"/>
    <w:rsid w:val="004061F3"/>
    <w:rsid w:val="00406A66"/>
    <w:rsid w:val="00411B44"/>
    <w:rsid w:val="00416D10"/>
    <w:rsid w:val="00426C0C"/>
    <w:rsid w:val="00427F9A"/>
    <w:rsid w:val="00430E14"/>
    <w:rsid w:val="0043106E"/>
    <w:rsid w:val="004311B5"/>
    <w:rsid w:val="004424C2"/>
    <w:rsid w:val="00447AD6"/>
    <w:rsid w:val="004547F1"/>
    <w:rsid w:val="004548B4"/>
    <w:rsid w:val="00462467"/>
    <w:rsid w:val="00463531"/>
    <w:rsid w:val="0047078E"/>
    <w:rsid w:val="0047210F"/>
    <w:rsid w:val="00472530"/>
    <w:rsid w:val="004745FE"/>
    <w:rsid w:val="00474C7A"/>
    <w:rsid w:val="00475B37"/>
    <w:rsid w:val="00476A1A"/>
    <w:rsid w:val="0048245E"/>
    <w:rsid w:val="0048371B"/>
    <w:rsid w:val="004876E2"/>
    <w:rsid w:val="00487BF0"/>
    <w:rsid w:val="00493302"/>
    <w:rsid w:val="004944BC"/>
    <w:rsid w:val="00495F72"/>
    <w:rsid w:val="00497EF0"/>
    <w:rsid w:val="004A1F21"/>
    <w:rsid w:val="004A4B65"/>
    <w:rsid w:val="004A56AB"/>
    <w:rsid w:val="004B0655"/>
    <w:rsid w:val="004B0755"/>
    <w:rsid w:val="004B09D5"/>
    <w:rsid w:val="004B58F4"/>
    <w:rsid w:val="004B6629"/>
    <w:rsid w:val="004B7898"/>
    <w:rsid w:val="004B790B"/>
    <w:rsid w:val="004C10F1"/>
    <w:rsid w:val="004C2121"/>
    <w:rsid w:val="004C3FFC"/>
    <w:rsid w:val="004C72D2"/>
    <w:rsid w:val="004D02E0"/>
    <w:rsid w:val="004D15C9"/>
    <w:rsid w:val="004D328A"/>
    <w:rsid w:val="004D3639"/>
    <w:rsid w:val="004D46FD"/>
    <w:rsid w:val="004E29B3"/>
    <w:rsid w:val="004E2FA2"/>
    <w:rsid w:val="004E34DA"/>
    <w:rsid w:val="004E449C"/>
    <w:rsid w:val="004E52D8"/>
    <w:rsid w:val="004E59BB"/>
    <w:rsid w:val="004F37F2"/>
    <w:rsid w:val="004F4194"/>
    <w:rsid w:val="004F7BCC"/>
    <w:rsid w:val="00501F24"/>
    <w:rsid w:val="00503DAA"/>
    <w:rsid w:val="00506AA9"/>
    <w:rsid w:val="005111AF"/>
    <w:rsid w:val="005125EB"/>
    <w:rsid w:val="00515122"/>
    <w:rsid w:val="00515536"/>
    <w:rsid w:val="0051654D"/>
    <w:rsid w:val="0053495E"/>
    <w:rsid w:val="005355F9"/>
    <w:rsid w:val="005361C5"/>
    <w:rsid w:val="00537808"/>
    <w:rsid w:val="00540AD2"/>
    <w:rsid w:val="00541AF5"/>
    <w:rsid w:val="005421FB"/>
    <w:rsid w:val="005448A3"/>
    <w:rsid w:val="005462D6"/>
    <w:rsid w:val="00553527"/>
    <w:rsid w:val="00560373"/>
    <w:rsid w:val="00570565"/>
    <w:rsid w:val="00570E24"/>
    <w:rsid w:val="00574987"/>
    <w:rsid w:val="00577C97"/>
    <w:rsid w:val="00580A04"/>
    <w:rsid w:val="0058562C"/>
    <w:rsid w:val="00590D07"/>
    <w:rsid w:val="00595827"/>
    <w:rsid w:val="0059591B"/>
    <w:rsid w:val="00595BD9"/>
    <w:rsid w:val="005A6109"/>
    <w:rsid w:val="005A6647"/>
    <w:rsid w:val="005B0124"/>
    <w:rsid w:val="005B601F"/>
    <w:rsid w:val="005C34C9"/>
    <w:rsid w:val="005C6987"/>
    <w:rsid w:val="005C7D63"/>
    <w:rsid w:val="005D4525"/>
    <w:rsid w:val="005D6E15"/>
    <w:rsid w:val="005E45A5"/>
    <w:rsid w:val="005F0B65"/>
    <w:rsid w:val="005F201D"/>
    <w:rsid w:val="005F301D"/>
    <w:rsid w:val="006009A8"/>
    <w:rsid w:val="00601FB9"/>
    <w:rsid w:val="00606DE9"/>
    <w:rsid w:val="00615EC7"/>
    <w:rsid w:val="00617CB2"/>
    <w:rsid w:val="00623CBF"/>
    <w:rsid w:val="00624C85"/>
    <w:rsid w:val="00627B9A"/>
    <w:rsid w:val="00631B60"/>
    <w:rsid w:val="00633503"/>
    <w:rsid w:val="00634135"/>
    <w:rsid w:val="00634BA6"/>
    <w:rsid w:val="0063665A"/>
    <w:rsid w:val="006405C2"/>
    <w:rsid w:val="006420FC"/>
    <w:rsid w:val="006439CD"/>
    <w:rsid w:val="00644011"/>
    <w:rsid w:val="006479F2"/>
    <w:rsid w:val="00650C84"/>
    <w:rsid w:val="006511E9"/>
    <w:rsid w:val="00651DC2"/>
    <w:rsid w:val="0065221A"/>
    <w:rsid w:val="00655BB6"/>
    <w:rsid w:val="00660807"/>
    <w:rsid w:val="00661735"/>
    <w:rsid w:val="006653A7"/>
    <w:rsid w:val="00665CC6"/>
    <w:rsid w:val="006661E5"/>
    <w:rsid w:val="00666B2A"/>
    <w:rsid w:val="00672503"/>
    <w:rsid w:val="00672F02"/>
    <w:rsid w:val="00675E82"/>
    <w:rsid w:val="00676903"/>
    <w:rsid w:val="0068396C"/>
    <w:rsid w:val="006850CF"/>
    <w:rsid w:val="00691171"/>
    <w:rsid w:val="00693548"/>
    <w:rsid w:val="006947D2"/>
    <w:rsid w:val="00694CFD"/>
    <w:rsid w:val="006963F6"/>
    <w:rsid w:val="006964CA"/>
    <w:rsid w:val="00696CE2"/>
    <w:rsid w:val="006A2EF3"/>
    <w:rsid w:val="006A33EA"/>
    <w:rsid w:val="006A3465"/>
    <w:rsid w:val="006A7096"/>
    <w:rsid w:val="006A7E18"/>
    <w:rsid w:val="006B1B29"/>
    <w:rsid w:val="006B4A8B"/>
    <w:rsid w:val="006C628D"/>
    <w:rsid w:val="006C6CBC"/>
    <w:rsid w:val="006D3151"/>
    <w:rsid w:val="006D4558"/>
    <w:rsid w:val="006D618E"/>
    <w:rsid w:val="006D70A6"/>
    <w:rsid w:val="006E2BF4"/>
    <w:rsid w:val="006F093C"/>
    <w:rsid w:val="006F1144"/>
    <w:rsid w:val="006F4126"/>
    <w:rsid w:val="006F583A"/>
    <w:rsid w:val="006F7836"/>
    <w:rsid w:val="007000AB"/>
    <w:rsid w:val="00700561"/>
    <w:rsid w:val="007019CA"/>
    <w:rsid w:val="0070329A"/>
    <w:rsid w:val="0070510D"/>
    <w:rsid w:val="007068B0"/>
    <w:rsid w:val="0071163D"/>
    <w:rsid w:val="00714769"/>
    <w:rsid w:val="00715357"/>
    <w:rsid w:val="00716226"/>
    <w:rsid w:val="00721156"/>
    <w:rsid w:val="00722657"/>
    <w:rsid w:val="00722709"/>
    <w:rsid w:val="00722DF8"/>
    <w:rsid w:val="007234ED"/>
    <w:rsid w:val="00723DA1"/>
    <w:rsid w:val="00724D2F"/>
    <w:rsid w:val="00725FE5"/>
    <w:rsid w:val="00726B64"/>
    <w:rsid w:val="00735DFC"/>
    <w:rsid w:val="007411D6"/>
    <w:rsid w:val="00744A2B"/>
    <w:rsid w:val="00750011"/>
    <w:rsid w:val="00751100"/>
    <w:rsid w:val="0075319C"/>
    <w:rsid w:val="007636FF"/>
    <w:rsid w:val="007653C1"/>
    <w:rsid w:val="00771804"/>
    <w:rsid w:val="00773FA2"/>
    <w:rsid w:val="00774018"/>
    <w:rsid w:val="007747B6"/>
    <w:rsid w:val="00775BE1"/>
    <w:rsid w:val="007775F6"/>
    <w:rsid w:val="00782C5F"/>
    <w:rsid w:val="007834E8"/>
    <w:rsid w:val="007845EF"/>
    <w:rsid w:val="00784D58"/>
    <w:rsid w:val="00785A01"/>
    <w:rsid w:val="00792E2D"/>
    <w:rsid w:val="00797CF0"/>
    <w:rsid w:val="007A04D0"/>
    <w:rsid w:val="007A0A20"/>
    <w:rsid w:val="007A1B9A"/>
    <w:rsid w:val="007A280F"/>
    <w:rsid w:val="007A68D2"/>
    <w:rsid w:val="007B2287"/>
    <w:rsid w:val="007B30E1"/>
    <w:rsid w:val="007B315F"/>
    <w:rsid w:val="007B3AE6"/>
    <w:rsid w:val="007B5468"/>
    <w:rsid w:val="007B59C4"/>
    <w:rsid w:val="007C5DC5"/>
    <w:rsid w:val="007D0EB1"/>
    <w:rsid w:val="007D1336"/>
    <w:rsid w:val="007D2EE7"/>
    <w:rsid w:val="007D31FF"/>
    <w:rsid w:val="007D3B24"/>
    <w:rsid w:val="007D3FDF"/>
    <w:rsid w:val="007D41D6"/>
    <w:rsid w:val="007D44D0"/>
    <w:rsid w:val="007D51E1"/>
    <w:rsid w:val="007D56C4"/>
    <w:rsid w:val="007D652C"/>
    <w:rsid w:val="007E3EC3"/>
    <w:rsid w:val="007E40DF"/>
    <w:rsid w:val="007F4889"/>
    <w:rsid w:val="007F6A53"/>
    <w:rsid w:val="007F7BD9"/>
    <w:rsid w:val="007F7DAF"/>
    <w:rsid w:val="0080023D"/>
    <w:rsid w:val="00803DE1"/>
    <w:rsid w:val="0080416E"/>
    <w:rsid w:val="00804ACB"/>
    <w:rsid w:val="00805E1F"/>
    <w:rsid w:val="008069C0"/>
    <w:rsid w:val="0080734D"/>
    <w:rsid w:val="0080738A"/>
    <w:rsid w:val="00811FA1"/>
    <w:rsid w:val="00812C67"/>
    <w:rsid w:val="00813D86"/>
    <w:rsid w:val="0081454B"/>
    <w:rsid w:val="00814F3D"/>
    <w:rsid w:val="008154EE"/>
    <w:rsid w:val="008160C0"/>
    <w:rsid w:val="0082385F"/>
    <w:rsid w:val="00823B8E"/>
    <w:rsid w:val="00826660"/>
    <w:rsid w:val="00826D44"/>
    <w:rsid w:val="00826E18"/>
    <w:rsid w:val="008311F0"/>
    <w:rsid w:val="00833C06"/>
    <w:rsid w:val="00833CCA"/>
    <w:rsid w:val="0083511D"/>
    <w:rsid w:val="0083661A"/>
    <w:rsid w:val="00836CB4"/>
    <w:rsid w:val="00844658"/>
    <w:rsid w:val="008463F5"/>
    <w:rsid w:val="00861736"/>
    <w:rsid w:val="00871158"/>
    <w:rsid w:val="00891A81"/>
    <w:rsid w:val="00892EFD"/>
    <w:rsid w:val="00893FFE"/>
    <w:rsid w:val="008A1F30"/>
    <w:rsid w:val="008A45A0"/>
    <w:rsid w:val="008A49B9"/>
    <w:rsid w:val="008A4CAA"/>
    <w:rsid w:val="008B1891"/>
    <w:rsid w:val="008B1B9E"/>
    <w:rsid w:val="008B3225"/>
    <w:rsid w:val="008B54E7"/>
    <w:rsid w:val="008B5549"/>
    <w:rsid w:val="008C23AD"/>
    <w:rsid w:val="008C38B1"/>
    <w:rsid w:val="008C468E"/>
    <w:rsid w:val="008C7B7C"/>
    <w:rsid w:val="008C7E39"/>
    <w:rsid w:val="008D0B09"/>
    <w:rsid w:val="008D6863"/>
    <w:rsid w:val="008E5620"/>
    <w:rsid w:val="008F041D"/>
    <w:rsid w:val="008F160C"/>
    <w:rsid w:val="009005FB"/>
    <w:rsid w:val="00900D10"/>
    <w:rsid w:val="00901407"/>
    <w:rsid w:val="00901D93"/>
    <w:rsid w:val="009021FB"/>
    <w:rsid w:val="00904A1D"/>
    <w:rsid w:val="00910271"/>
    <w:rsid w:val="00911D28"/>
    <w:rsid w:val="0091467F"/>
    <w:rsid w:val="00921F05"/>
    <w:rsid w:val="009220DD"/>
    <w:rsid w:val="00927E13"/>
    <w:rsid w:val="00943D04"/>
    <w:rsid w:val="00946F80"/>
    <w:rsid w:val="00950DFB"/>
    <w:rsid w:val="00954AF4"/>
    <w:rsid w:val="00957595"/>
    <w:rsid w:val="00961919"/>
    <w:rsid w:val="00963C47"/>
    <w:rsid w:val="00970811"/>
    <w:rsid w:val="00971A73"/>
    <w:rsid w:val="00971D10"/>
    <w:rsid w:val="00971D82"/>
    <w:rsid w:val="009721C1"/>
    <w:rsid w:val="0097515D"/>
    <w:rsid w:val="00981674"/>
    <w:rsid w:val="00981D1B"/>
    <w:rsid w:val="0098229D"/>
    <w:rsid w:val="00982EFF"/>
    <w:rsid w:val="0098563F"/>
    <w:rsid w:val="009904D5"/>
    <w:rsid w:val="009908CD"/>
    <w:rsid w:val="009A2DFC"/>
    <w:rsid w:val="009B0F7C"/>
    <w:rsid w:val="009B221E"/>
    <w:rsid w:val="009B2F24"/>
    <w:rsid w:val="009B586A"/>
    <w:rsid w:val="009B6E9D"/>
    <w:rsid w:val="009B74CF"/>
    <w:rsid w:val="009B7B5D"/>
    <w:rsid w:val="009C023F"/>
    <w:rsid w:val="009C3F44"/>
    <w:rsid w:val="009C46B3"/>
    <w:rsid w:val="009D1FBE"/>
    <w:rsid w:val="009D317F"/>
    <w:rsid w:val="009D36BD"/>
    <w:rsid w:val="009D4ADC"/>
    <w:rsid w:val="009E073B"/>
    <w:rsid w:val="009F2A2A"/>
    <w:rsid w:val="00A007CB"/>
    <w:rsid w:val="00A0176B"/>
    <w:rsid w:val="00A0225D"/>
    <w:rsid w:val="00A026F3"/>
    <w:rsid w:val="00A02E13"/>
    <w:rsid w:val="00A075DB"/>
    <w:rsid w:val="00A115DA"/>
    <w:rsid w:val="00A1428B"/>
    <w:rsid w:val="00A172CD"/>
    <w:rsid w:val="00A17F38"/>
    <w:rsid w:val="00A2458B"/>
    <w:rsid w:val="00A254C6"/>
    <w:rsid w:val="00A26BC2"/>
    <w:rsid w:val="00A27365"/>
    <w:rsid w:val="00A31CA5"/>
    <w:rsid w:val="00A35134"/>
    <w:rsid w:val="00A36252"/>
    <w:rsid w:val="00A3699C"/>
    <w:rsid w:val="00A41641"/>
    <w:rsid w:val="00A530C3"/>
    <w:rsid w:val="00A61447"/>
    <w:rsid w:val="00A6192B"/>
    <w:rsid w:val="00A6701F"/>
    <w:rsid w:val="00A67FF4"/>
    <w:rsid w:val="00A7206A"/>
    <w:rsid w:val="00A721B1"/>
    <w:rsid w:val="00A729D6"/>
    <w:rsid w:val="00A72C95"/>
    <w:rsid w:val="00A73F18"/>
    <w:rsid w:val="00A77477"/>
    <w:rsid w:val="00A779A3"/>
    <w:rsid w:val="00A86342"/>
    <w:rsid w:val="00A8770F"/>
    <w:rsid w:val="00AA6AA3"/>
    <w:rsid w:val="00AA6EA7"/>
    <w:rsid w:val="00AB4470"/>
    <w:rsid w:val="00AB50B2"/>
    <w:rsid w:val="00AB79A6"/>
    <w:rsid w:val="00AC05A4"/>
    <w:rsid w:val="00AC0CBB"/>
    <w:rsid w:val="00AC16B6"/>
    <w:rsid w:val="00AC2379"/>
    <w:rsid w:val="00AC4B32"/>
    <w:rsid w:val="00AC5F9D"/>
    <w:rsid w:val="00AC619F"/>
    <w:rsid w:val="00AD1248"/>
    <w:rsid w:val="00AD2F80"/>
    <w:rsid w:val="00AD36F1"/>
    <w:rsid w:val="00AD3D18"/>
    <w:rsid w:val="00AD4142"/>
    <w:rsid w:val="00AD44F6"/>
    <w:rsid w:val="00AD6232"/>
    <w:rsid w:val="00AD62EA"/>
    <w:rsid w:val="00AE2FCB"/>
    <w:rsid w:val="00AE5088"/>
    <w:rsid w:val="00AE5353"/>
    <w:rsid w:val="00AF0C0C"/>
    <w:rsid w:val="00AF6B4D"/>
    <w:rsid w:val="00B013A3"/>
    <w:rsid w:val="00B014BA"/>
    <w:rsid w:val="00B0264C"/>
    <w:rsid w:val="00B0319C"/>
    <w:rsid w:val="00B04890"/>
    <w:rsid w:val="00B10E56"/>
    <w:rsid w:val="00B22A7B"/>
    <w:rsid w:val="00B22DC4"/>
    <w:rsid w:val="00B23124"/>
    <w:rsid w:val="00B26D39"/>
    <w:rsid w:val="00B41298"/>
    <w:rsid w:val="00B413F1"/>
    <w:rsid w:val="00B4163A"/>
    <w:rsid w:val="00B420BA"/>
    <w:rsid w:val="00B42608"/>
    <w:rsid w:val="00B42A5F"/>
    <w:rsid w:val="00B4685E"/>
    <w:rsid w:val="00B46C45"/>
    <w:rsid w:val="00B473BD"/>
    <w:rsid w:val="00B50503"/>
    <w:rsid w:val="00B51515"/>
    <w:rsid w:val="00B52ACA"/>
    <w:rsid w:val="00B53B90"/>
    <w:rsid w:val="00B5479D"/>
    <w:rsid w:val="00B56453"/>
    <w:rsid w:val="00B5764D"/>
    <w:rsid w:val="00B61A42"/>
    <w:rsid w:val="00B6403E"/>
    <w:rsid w:val="00B66536"/>
    <w:rsid w:val="00B7018D"/>
    <w:rsid w:val="00B72277"/>
    <w:rsid w:val="00B72727"/>
    <w:rsid w:val="00B75554"/>
    <w:rsid w:val="00B75C3F"/>
    <w:rsid w:val="00B7622A"/>
    <w:rsid w:val="00B80B79"/>
    <w:rsid w:val="00B838DD"/>
    <w:rsid w:val="00B86B75"/>
    <w:rsid w:val="00B8705E"/>
    <w:rsid w:val="00B95F86"/>
    <w:rsid w:val="00BA2684"/>
    <w:rsid w:val="00BA3014"/>
    <w:rsid w:val="00BA5307"/>
    <w:rsid w:val="00BA6D2B"/>
    <w:rsid w:val="00BA7F35"/>
    <w:rsid w:val="00BB2C07"/>
    <w:rsid w:val="00BB31C1"/>
    <w:rsid w:val="00BB31DB"/>
    <w:rsid w:val="00BC00B4"/>
    <w:rsid w:val="00BC1708"/>
    <w:rsid w:val="00BC48D5"/>
    <w:rsid w:val="00BD209E"/>
    <w:rsid w:val="00BD3AFB"/>
    <w:rsid w:val="00BD5134"/>
    <w:rsid w:val="00BD696A"/>
    <w:rsid w:val="00BD743E"/>
    <w:rsid w:val="00BD7C83"/>
    <w:rsid w:val="00BE0BB0"/>
    <w:rsid w:val="00BE5012"/>
    <w:rsid w:val="00BF038F"/>
    <w:rsid w:val="00BF4CB0"/>
    <w:rsid w:val="00BF5884"/>
    <w:rsid w:val="00C028EF"/>
    <w:rsid w:val="00C061B1"/>
    <w:rsid w:val="00C11D4D"/>
    <w:rsid w:val="00C1288E"/>
    <w:rsid w:val="00C1352B"/>
    <w:rsid w:val="00C14559"/>
    <w:rsid w:val="00C14A4A"/>
    <w:rsid w:val="00C14D9B"/>
    <w:rsid w:val="00C22C84"/>
    <w:rsid w:val="00C2405E"/>
    <w:rsid w:val="00C27AD7"/>
    <w:rsid w:val="00C33514"/>
    <w:rsid w:val="00C336A5"/>
    <w:rsid w:val="00C36279"/>
    <w:rsid w:val="00C411F3"/>
    <w:rsid w:val="00C447F2"/>
    <w:rsid w:val="00C47C01"/>
    <w:rsid w:val="00C503C5"/>
    <w:rsid w:val="00C55A41"/>
    <w:rsid w:val="00C56B5F"/>
    <w:rsid w:val="00C57179"/>
    <w:rsid w:val="00C60E4E"/>
    <w:rsid w:val="00C61F77"/>
    <w:rsid w:val="00C6304B"/>
    <w:rsid w:val="00C673AB"/>
    <w:rsid w:val="00C678B7"/>
    <w:rsid w:val="00C72D48"/>
    <w:rsid w:val="00C760A8"/>
    <w:rsid w:val="00C82355"/>
    <w:rsid w:val="00C827DB"/>
    <w:rsid w:val="00C85369"/>
    <w:rsid w:val="00C8562C"/>
    <w:rsid w:val="00C862E3"/>
    <w:rsid w:val="00C876F1"/>
    <w:rsid w:val="00C87CE7"/>
    <w:rsid w:val="00CA0BAA"/>
    <w:rsid w:val="00CA7BBD"/>
    <w:rsid w:val="00CB0057"/>
    <w:rsid w:val="00CB12EB"/>
    <w:rsid w:val="00CB1E44"/>
    <w:rsid w:val="00CB2C1A"/>
    <w:rsid w:val="00CC29E8"/>
    <w:rsid w:val="00CC49F6"/>
    <w:rsid w:val="00CD2DB1"/>
    <w:rsid w:val="00CD356C"/>
    <w:rsid w:val="00CD59DC"/>
    <w:rsid w:val="00CE122E"/>
    <w:rsid w:val="00CE500D"/>
    <w:rsid w:val="00CE5A09"/>
    <w:rsid w:val="00CE5CB1"/>
    <w:rsid w:val="00CF0A08"/>
    <w:rsid w:val="00CF1E4C"/>
    <w:rsid w:val="00CF5968"/>
    <w:rsid w:val="00CF5B40"/>
    <w:rsid w:val="00CF7205"/>
    <w:rsid w:val="00D000D4"/>
    <w:rsid w:val="00D0242C"/>
    <w:rsid w:val="00D04543"/>
    <w:rsid w:val="00D04B4F"/>
    <w:rsid w:val="00D05F67"/>
    <w:rsid w:val="00D121EF"/>
    <w:rsid w:val="00D13DE1"/>
    <w:rsid w:val="00D17AD1"/>
    <w:rsid w:val="00D2083F"/>
    <w:rsid w:val="00D21343"/>
    <w:rsid w:val="00D221C8"/>
    <w:rsid w:val="00D25FEB"/>
    <w:rsid w:val="00D26D7D"/>
    <w:rsid w:val="00D30091"/>
    <w:rsid w:val="00D300CF"/>
    <w:rsid w:val="00D3066D"/>
    <w:rsid w:val="00D3202A"/>
    <w:rsid w:val="00D34D36"/>
    <w:rsid w:val="00D36832"/>
    <w:rsid w:val="00D4302A"/>
    <w:rsid w:val="00D430EA"/>
    <w:rsid w:val="00D46C93"/>
    <w:rsid w:val="00D47C8B"/>
    <w:rsid w:val="00D504BE"/>
    <w:rsid w:val="00D51E61"/>
    <w:rsid w:val="00D55BEF"/>
    <w:rsid w:val="00D561D5"/>
    <w:rsid w:val="00D64381"/>
    <w:rsid w:val="00D71205"/>
    <w:rsid w:val="00D7259F"/>
    <w:rsid w:val="00D751F0"/>
    <w:rsid w:val="00D7600C"/>
    <w:rsid w:val="00D7631F"/>
    <w:rsid w:val="00D81273"/>
    <w:rsid w:val="00D83BD7"/>
    <w:rsid w:val="00D8664F"/>
    <w:rsid w:val="00D8797E"/>
    <w:rsid w:val="00D90091"/>
    <w:rsid w:val="00DA01C9"/>
    <w:rsid w:val="00DA500E"/>
    <w:rsid w:val="00DA523C"/>
    <w:rsid w:val="00DA774B"/>
    <w:rsid w:val="00DB1AD6"/>
    <w:rsid w:val="00DB22F1"/>
    <w:rsid w:val="00DB2D71"/>
    <w:rsid w:val="00DB5BEE"/>
    <w:rsid w:val="00DB6046"/>
    <w:rsid w:val="00DC26DC"/>
    <w:rsid w:val="00DC2702"/>
    <w:rsid w:val="00DC58BC"/>
    <w:rsid w:val="00DC6AAD"/>
    <w:rsid w:val="00DD18E3"/>
    <w:rsid w:val="00DD35AC"/>
    <w:rsid w:val="00DD67FD"/>
    <w:rsid w:val="00DE0E2A"/>
    <w:rsid w:val="00DE5458"/>
    <w:rsid w:val="00DE6043"/>
    <w:rsid w:val="00DE7CFF"/>
    <w:rsid w:val="00DF1ACB"/>
    <w:rsid w:val="00DF226E"/>
    <w:rsid w:val="00DF5140"/>
    <w:rsid w:val="00DF5386"/>
    <w:rsid w:val="00DF70DD"/>
    <w:rsid w:val="00DF7558"/>
    <w:rsid w:val="00E06531"/>
    <w:rsid w:val="00E102A3"/>
    <w:rsid w:val="00E111DD"/>
    <w:rsid w:val="00E11970"/>
    <w:rsid w:val="00E12BC3"/>
    <w:rsid w:val="00E12CD2"/>
    <w:rsid w:val="00E1381F"/>
    <w:rsid w:val="00E1427F"/>
    <w:rsid w:val="00E200B9"/>
    <w:rsid w:val="00E20789"/>
    <w:rsid w:val="00E21D11"/>
    <w:rsid w:val="00E25213"/>
    <w:rsid w:val="00E315A3"/>
    <w:rsid w:val="00E3347D"/>
    <w:rsid w:val="00E34824"/>
    <w:rsid w:val="00E37202"/>
    <w:rsid w:val="00E46374"/>
    <w:rsid w:val="00E47F86"/>
    <w:rsid w:val="00E5005B"/>
    <w:rsid w:val="00E5487F"/>
    <w:rsid w:val="00E56609"/>
    <w:rsid w:val="00E56945"/>
    <w:rsid w:val="00E5784B"/>
    <w:rsid w:val="00E63FD7"/>
    <w:rsid w:val="00E65334"/>
    <w:rsid w:val="00E67073"/>
    <w:rsid w:val="00E744C1"/>
    <w:rsid w:val="00E76EAA"/>
    <w:rsid w:val="00E76EBA"/>
    <w:rsid w:val="00E87B3D"/>
    <w:rsid w:val="00E87C7D"/>
    <w:rsid w:val="00E905CD"/>
    <w:rsid w:val="00E91765"/>
    <w:rsid w:val="00E96414"/>
    <w:rsid w:val="00EA396B"/>
    <w:rsid w:val="00EA7171"/>
    <w:rsid w:val="00EB24F0"/>
    <w:rsid w:val="00EB2A7F"/>
    <w:rsid w:val="00EB3618"/>
    <w:rsid w:val="00EB4F9E"/>
    <w:rsid w:val="00EB4FED"/>
    <w:rsid w:val="00EB6C7F"/>
    <w:rsid w:val="00EC18F2"/>
    <w:rsid w:val="00EC2ECB"/>
    <w:rsid w:val="00EC50DF"/>
    <w:rsid w:val="00EC6250"/>
    <w:rsid w:val="00ED1FAD"/>
    <w:rsid w:val="00ED259A"/>
    <w:rsid w:val="00ED3D1C"/>
    <w:rsid w:val="00ED3E37"/>
    <w:rsid w:val="00ED5AB3"/>
    <w:rsid w:val="00ED739E"/>
    <w:rsid w:val="00EE165C"/>
    <w:rsid w:val="00EF372F"/>
    <w:rsid w:val="00EF51BC"/>
    <w:rsid w:val="00F01101"/>
    <w:rsid w:val="00F06092"/>
    <w:rsid w:val="00F06B46"/>
    <w:rsid w:val="00F073BE"/>
    <w:rsid w:val="00F11AF0"/>
    <w:rsid w:val="00F236B5"/>
    <w:rsid w:val="00F24E64"/>
    <w:rsid w:val="00F25E8C"/>
    <w:rsid w:val="00F27227"/>
    <w:rsid w:val="00F313C6"/>
    <w:rsid w:val="00F3372A"/>
    <w:rsid w:val="00F372D2"/>
    <w:rsid w:val="00F44A4F"/>
    <w:rsid w:val="00F502CF"/>
    <w:rsid w:val="00F5041A"/>
    <w:rsid w:val="00F51645"/>
    <w:rsid w:val="00F52EF5"/>
    <w:rsid w:val="00F62B8E"/>
    <w:rsid w:val="00F67DDE"/>
    <w:rsid w:val="00F7040C"/>
    <w:rsid w:val="00F70D76"/>
    <w:rsid w:val="00F71313"/>
    <w:rsid w:val="00F75E6B"/>
    <w:rsid w:val="00F764D9"/>
    <w:rsid w:val="00F7737A"/>
    <w:rsid w:val="00F803C3"/>
    <w:rsid w:val="00F8145C"/>
    <w:rsid w:val="00F815E2"/>
    <w:rsid w:val="00F83EAA"/>
    <w:rsid w:val="00F84161"/>
    <w:rsid w:val="00F85477"/>
    <w:rsid w:val="00F87605"/>
    <w:rsid w:val="00F94CAC"/>
    <w:rsid w:val="00FA4424"/>
    <w:rsid w:val="00FA7031"/>
    <w:rsid w:val="00FB4390"/>
    <w:rsid w:val="00FB7F9F"/>
    <w:rsid w:val="00FC268C"/>
    <w:rsid w:val="00FC2F14"/>
    <w:rsid w:val="00FC49F8"/>
    <w:rsid w:val="00FC4C63"/>
    <w:rsid w:val="00FC4DA0"/>
    <w:rsid w:val="00FC5B08"/>
    <w:rsid w:val="00FC794A"/>
    <w:rsid w:val="00FD0E33"/>
    <w:rsid w:val="00FD27BE"/>
    <w:rsid w:val="00FD561C"/>
    <w:rsid w:val="00FD738B"/>
    <w:rsid w:val="00FD7C04"/>
    <w:rsid w:val="00FE3149"/>
    <w:rsid w:val="00FE4D8F"/>
    <w:rsid w:val="00FE7B98"/>
    <w:rsid w:val="00FE7C2F"/>
    <w:rsid w:val="00FF4004"/>
    <w:rsid w:val="00FF694A"/>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0FC97E"/>
  <w15:docId w15:val="{EDCA4B11-4525-4B7E-9DCD-F0E5285CD7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rsid w:val="00B7018D"/>
    <w:rPr>
      <w:sz w:val="24"/>
      <w:szCs w:val="24"/>
    </w:rPr>
  </w:style>
  <w:style w:type="paragraph" w:styleId="1">
    <w:name w:val="heading 1"/>
    <w:basedOn w:val="a"/>
    <w:next w:val="a"/>
    <w:link w:val="10"/>
    <w:uiPriority w:val="9"/>
    <w:qFormat/>
    <w:rsid w:val="00B7018D"/>
    <w:pPr>
      <w:keepNext/>
      <w:spacing w:before="240" w:after="60"/>
      <w:outlineLvl w:val="0"/>
    </w:pPr>
    <w:rPr>
      <w:rFonts w:asciiTheme="majorHAnsi" w:eastAsiaTheme="majorEastAsia" w:hAnsiTheme="majorHAnsi" w:cstheme="majorBidi"/>
      <w:b/>
      <w:bCs/>
      <w:kern w:val="32"/>
      <w:sz w:val="32"/>
      <w:szCs w:val="32"/>
    </w:rPr>
  </w:style>
  <w:style w:type="paragraph" w:styleId="2">
    <w:name w:val="heading 2"/>
    <w:basedOn w:val="a"/>
    <w:next w:val="a"/>
    <w:link w:val="20"/>
    <w:uiPriority w:val="9"/>
    <w:unhideWhenUsed/>
    <w:qFormat/>
    <w:rsid w:val="00B7018D"/>
    <w:pPr>
      <w:keepNext/>
      <w:spacing w:before="240" w:after="60"/>
      <w:outlineLvl w:val="1"/>
    </w:pPr>
    <w:rPr>
      <w:rFonts w:asciiTheme="majorHAnsi" w:eastAsiaTheme="majorEastAsia" w:hAnsiTheme="majorHAnsi" w:cstheme="majorBidi"/>
      <w:b/>
      <w:bCs/>
      <w:i/>
      <w:iCs/>
      <w:sz w:val="28"/>
      <w:szCs w:val="28"/>
    </w:rPr>
  </w:style>
  <w:style w:type="paragraph" w:styleId="3">
    <w:name w:val="heading 3"/>
    <w:basedOn w:val="a"/>
    <w:next w:val="a"/>
    <w:link w:val="30"/>
    <w:uiPriority w:val="9"/>
    <w:unhideWhenUsed/>
    <w:qFormat/>
    <w:rsid w:val="00B7018D"/>
    <w:pPr>
      <w:keepNext/>
      <w:spacing w:before="240" w:after="60"/>
      <w:outlineLvl w:val="2"/>
    </w:pPr>
    <w:rPr>
      <w:rFonts w:asciiTheme="majorHAnsi" w:eastAsiaTheme="majorEastAsia" w:hAnsiTheme="majorHAnsi" w:cstheme="majorBidi"/>
      <w:b/>
      <w:bCs/>
      <w:sz w:val="26"/>
      <w:szCs w:val="26"/>
    </w:rPr>
  </w:style>
  <w:style w:type="paragraph" w:styleId="4">
    <w:name w:val="heading 4"/>
    <w:basedOn w:val="a"/>
    <w:next w:val="a"/>
    <w:link w:val="40"/>
    <w:uiPriority w:val="9"/>
    <w:unhideWhenUsed/>
    <w:qFormat/>
    <w:rsid w:val="00B7018D"/>
    <w:pPr>
      <w:keepNext/>
      <w:spacing w:before="240" w:after="60"/>
      <w:outlineLvl w:val="3"/>
    </w:pPr>
    <w:rPr>
      <w:rFonts w:cstheme="majorBidi"/>
      <w:b/>
      <w:bCs/>
      <w:sz w:val="28"/>
      <w:szCs w:val="28"/>
    </w:rPr>
  </w:style>
  <w:style w:type="paragraph" w:styleId="5">
    <w:name w:val="heading 5"/>
    <w:basedOn w:val="a"/>
    <w:next w:val="a"/>
    <w:link w:val="50"/>
    <w:uiPriority w:val="9"/>
    <w:unhideWhenUsed/>
    <w:qFormat/>
    <w:rsid w:val="00B7018D"/>
    <w:pPr>
      <w:spacing w:before="240" w:after="60"/>
      <w:outlineLvl w:val="4"/>
    </w:pPr>
    <w:rPr>
      <w:rFonts w:cstheme="majorBidi"/>
      <w:b/>
      <w:bCs/>
      <w:i/>
      <w:iCs/>
      <w:sz w:val="26"/>
      <w:szCs w:val="26"/>
    </w:rPr>
  </w:style>
  <w:style w:type="paragraph" w:styleId="6">
    <w:name w:val="heading 6"/>
    <w:basedOn w:val="a"/>
    <w:next w:val="a"/>
    <w:link w:val="60"/>
    <w:uiPriority w:val="9"/>
    <w:unhideWhenUsed/>
    <w:qFormat/>
    <w:rsid w:val="00B7018D"/>
    <w:pPr>
      <w:spacing w:before="240" w:after="60"/>
      <w:outlineLvl w:val="5"/>
    </w:pPr>
    <w:rPr>
      <w:rFonts w:cstheme="majorBidi"/>
      <w:b/>
      <w:bCs/>
      <w:sz w:val="22"/>
      <w:szCs w:val="22"/>
    </w:rPr>
  </w:style>
  <w:style w:type="paragraph" w:styleId="7">
    <w:name w:val="heading 7"/>
    <w:basedOn w:val="a"/>
    <w:next w:val="a"/>
    <w:link w:val="70"/>
    <w:uiPriority w:val="9"/>
    <w:unhideWhenUsed/>
    <w:qFormat/>
    <w:rsid w:val="00B7018D"/>
    <w:pPr>
      <w:spacing w:before="240" w:after="60"/>
      <w:outlineLvl w:val="6"/>
    </w:pPr>
    <w:rPr>
      <w:rFonts w:cstheme="majorBidi"/>
    </w:rPr>
  </w:style>
  <w:style w:type="paragraph" w:styleId="8">
    <w:name w:val="heading 8"/>
    <w:basedOn w:val="a"/>
    <w:next w:val="a"/>
    <w:link w:val="80"/>
    <w:uiPriority w:val="9"/>
    <w:unhideWhenUsed/>
    <w:qFormat/>
    <w:rsid w:val="00B7018D"/>
    <w:pPr>
      <w:spacing w:before="240" w:after="60"/>
      <w:outlineLvl w:val="7"/>
    </w:pPr>
    <w:rPr>
      <w:rFonts w:cstheme="majorBidi"/>
      <w:i/>
      <w:iCs/>
    </w:rPr>
  </w:style>
  <w:style w:type="paragraph" w:styleId="9">
    <w:name w:val="heading 9"/>
    <w:basedOn w:val="a"/>
    <w:next w:val="a"/>
    <w:link w:val="90"/>
    <w:uiPriority w:val="9"/>
    <w:unhideWhenUsed/>
    <w:qFormat/>
    <w:rsid w:val="00B7018D"/>
    <w:pPr>
      <w:spacing w:before="240" w:after="60"/>
      <w:outlineLvl w:val="8"/>
    </w:pPr>
    <w:rPr>
      <w:rFonts w:asciiTheme="majorHAnsi" w:eastAsiaTheme="majorEastAsia" w:hAnsiTheme="majorHAnsi" w:cstheme="majorBidi"/>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pPr>
      <w:spacing w:before="180" w:after="180"/>
    </w:pPr>
  </w:style>
  <w:style w:type="paragraph" w:customStyle="1" w:styleId="FirstParagraph">
    <w:name w:val="First Paragraph"/>
    <w:basedOn w:val="a3"/>
    <w:next w:val="a3"/>
    <w:link w:val="FirstParagraph0"/>
  </w:style>
  <w:style w:type="paragraph" w:customStyle="1" w:styleId="Compact">
    <w:name w:val="Compact"/>
    <w:basedOn w:val="a3"/>
    <w:pPr>
      <w:spacing w:before="36" w:after="36"/>
    </w:pPr>
  </w:style>
  <w:style w:type="paragraph" w:styleId="a5">
    <w:name w:val="Title"/>
    <w:basedOn w:val="a"/>
    <w:next w:val="a"/>
    <w:link w:val="a6"/>
    <w:uiPriority w:val="10"/>
    <w:qFormat/>
    <w:rsid w:val="00B7018D"/>
    <w:pPr>
      <w:spacing w:before="240" w:after="60"/>
      <w:jc w:val="center"/>
      <w:outlineLvl w:val="0"/>
    </w:pPr>
    <w:rPr>
      <w:rFonts w:asciiTheme="majorHAnsi" w:eastAsiaTheme="majorEastAsia" w:hAnsiTheme="majorHAnsi" w:cstheme="majorBidi"/>
      <w:b/>
      <w:bCs/>
      <w:kern w:val="28"/>
      <w:sz w:val="32"/>
      <w:szCs w:val="32"/>
    </w:rPr>
  </w:style>
  <w:style w:type="paragraph" w:styleId="a7">
    <w:name w:val="Subtitle"/>
    <w:basedOn w:val="a"/>
    <w:next w:val="a"/>
    <w:link w:val="a8"/>
    <w:uiPriority w:val="11"/>
    <w:qFormat/>
    <w:rsid w:val="00B7018D"/>
    <w:pPr>
      <w:spacing w:after="60"/>
      <w:jc w:val="center"/>
      <w:outlineLvl w:val="1"/>
    </w:pPr>
    <w:rPr>
      <w:rFonts w:asciiTheme="majorHAnsi" w:eastAsiaTheme="majorEastAsia" w:hAnsiTheme="majorHAnsi"/>
    </w:rPr>
  </w:style>
  <w:style w:type="paragraph" w:customStyle="1" w:styleId="Author">
    <w:name w:val="Author"/>
    <w:next w:val="a3"/>
    <w:pPr>
      <w:keepNext/>
      <w:keepLines/>
      <w:jc w:val="center"/>
    </w:pPr>
  </w:style>
  <w:style w:type="paragraph" w:styleId="a9">
    <w:name w:val="Date"/>
    <w:next w:val="a3"/>
    <w:pPr>
      <w:keepNext/>
      <w:keepLines/>
      <w:jc w:val="center"/>
    </w:pPr>
  </w:style>
  <w:style w:type="paragraph" w:customStyle="1" w:styleId="Abstract">
    <w:name w:val="Abstract"/>
    <w:basedOn w:val="a"/>
    <w:next w:val="a3"/>
    <w:pPr>
      <w:keepNext/>
      <w:keepLines/>
      <w:spacing w:before="300" w:after="300"/>
    </w:pPr>
    <w:rPr>
      <w:sz w:val="20"/>
      <w:szCs w:val="20"/>
    </w:rPr>
  </w:style>
  <w:style w:type="paragraph" w:styleId="aa">
    <w:name w:val="Bibliography"/>
    <w:basedOn w:val="a"/>
  </w:style>
  <w:style w:type="paragraph" w:styleId="ab">
    <w:name w:val="Block Text"/>
    <w:basedOn w:val="a3"/>
    <w:next w:val="a3"/>
    <w:uiPriority w:val="9"/>
    <w:unhideWhenUsed/>
    <w:pPr>
      <w:spacing w:before="100" w:after="100"/>
    </w:pPr>
    <w:rPr>
      <w:rFonts w:asciiTheme="majorHAnsi" w:eastAsiaTheme="majorEastAsia" w:hAnsiTheme="majorHAnsi" w:cstheme="majorBidi"/>
      <w:bCs/>
      <w:sz w:val="20"/>
      <w:szCs w:val="20"/>
    </w:rPr>
  </w:style>
  <w:style w:type="paragraph" w:styleId="ac">
    <w:name w:val="footnote text"/>
    <w:basedOn w:val="a"/>
    <w:uiPriority w:val="9"/>
    <w:unhideWhenUsed/>
  </w:style>
  <w:style w:type="paragraph" w:customStyle="1" w:styleId="DefinitionTerm">
    <w:name w:val="Definition Term"/>
    <w:basedOn w:val="a"/>
    <w:next w:val="Definition"/>
    <w:pPr>
      <w:keepNext/>
      <w:keepLines/>
    </w:pPr>
    <w:rPr>
      <w:b/>
    </w:rPr>
  </w:style>
  <w:style w:type="paragraph" w:customStyle="1" w:styleId="Definition">
    <w:name w:val="Definition"/>
    <w:basedOn w:val="a"/>
  </w:style>
  <w:style w:type="paragraph" w:styleId="ad">
    <w:name w:val="caption"/>
    <w:basedOn w:val="a"/>
    <w:next w:val="a"/>
    <w:link w:val="ae"/>
    <w:uiPriority w:val="35"/>
    <w:unhideWhenUsed/>
    <w:rsid w:val="00B7018D"/>
    <w:pPr>
      <w:spacing w:after="200"/>
    </w:pPr>
    <w:rPr>
      <w:i/>
      <w:iCs/>
      <w:color w:val="1F497D" w:themeColor="text2"/>
      <w:sz w:val="18"/>
      <w:szCs w:val="18"/>
    </w:rPr>
  </w:style>
  <w:style w:type="paragraph" w:customStyle="1" w:styleId="TableCaption">
    <w:name w:val="Table Caption"/>
    <w:basedOn w:val="ad"/>
    <w:pPr>
      <w:keepNext/>
    </w:pPr>
  </w:style>
  <w:style w:type="paragraph" w:customStyle="1" w:styleId="ImageCaption">
    <w:name w:val="Image Caption"/>
    <w:basedOn w:val="ad"/>
  </w:style>
  <w:style w:type="paragraph" w:customStyle="1" w:styleId="Figure">
    <w:name w:val="Figure"/>
    <w:basedOn w:val="a"/>
  </w:style>
  <w:style w:type="paragraph" w:customStyle="1" w:styleId="FigurewithCaption">
    <w:name w:val="Figure with Caption"/>
    <w:basedOn w:val="Figure"/>
    <w:pPr>
      <w:keepNext/>
    </w:pPr>
  </w:style>
  <w:style w:type="character" w:customStyle="1" w:styleId="ae">
    <w:name w:val="题注 字符"/>
    <w:basedOn w:val="a0"/>
    <w:link w:val="ad"/>
    <w:uiPriority w:val="35"/>
    <w:rPr>
      <w:i/>
      <w:iCs/>
      <w:color w:val="1F497D" w:themeColor="text2"/>
      <w:sz w:val="18"/>
      <w:szCs w:val="18"/>
    </w:rPr>
  </w:style>
  <w:style w:type="character" w:customStyle="1" w:styleId="VerbatimChar">
    <w:name w:val="Verbatim Char"/>
    <w:basedOn w:val="ae"/>
    <w:link w:val="SourceCode"/>
    <w:rPr>
      <w:rFonts w:ascii="Consolas" w:hAnsi="Consolas"/>
      <w:i/>
      <w:iCs/>
      <w:color w:val="1F497D" w:themeColor="text2"/>
      <w:sz w:val="22"/>
      <w:szCs w:val="18"/>
    </w:rPr>
  </w:style>
  <w:style w:type="character" w:styleId="af">
    <w:name w:val="footnote reference"/>
    <w:basedOn w:val="ae"/>
    <w:rPr>
      <w:i/>
      <w:iCs/>
      <w:color w:val="1F497D" w:themeColor="text2"/>
      <w:sz w:val="18"/>
      <w:szCs w:val="18"/>
      <w:vertAlign w:val="superscript"/>
    </w:rPr>
  </w:style>
  <w:style w:type="character" w:styleId="af0">
    <w:name w:val="Hyperlink"/>
    <w:basedOn w:val="ae"/>
    <w:rPr>
      <w:i/>
      <w:iCs/>
      <w:color w:val="4F81BD" w:themeColor="accent1"/>
      <w:sz w:val="18"/>
      <w:szCs w:val="18"/>
    </w:rPr>
  </w:style>
  <w:style w:type="paragraph" w:styleId="TOC">
    <w:name w:val="TOC Heading"/>
    <w:basedOn w:val="1"/>
    <w:next w:val="a"/>
    <w:uiPriority w:val="39"/>
    <w:unhideWhenUsed/>
    <w:qFormat/>
    <w:rsid w:val="00B7018D"/>
    <w:pPr>
      <w:outlineLvl w:val="9"/>
    </w:p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hAnsi="Consolas"/>
      <w:b/>
      <w:i/>
      <w:iCs/>
      <w:color w:val="007020"/>
      <w:sz w:val="22"/>
      <w:szCs w:val="18"/>
    </w:rPr>
  </w:style>
  <w:style w:type="character" w:customStyle="1" w:styleId="DataTypeTok">
    <w:name w:val="DataTypeTok"/>
    <w:basedOn w:val="VerbatimChar"/>
    <w:rPr>
      <w:rFonts w:ascii="Consolas" w:hAnsi="Consolas"/>
      <w:i/>
      <w:iCs/>
      <w:color w:val="902000"/>
      <w:sz w:val="22"/>
      <w:szCs w:val="18"/>
    </w:rPr>
  </w:style>
  <w:style w:type="character" w:customStyle="1" w:styleId="DecValTok">
    <w:name w:val="DecValTok"/>
    <w:basedOn w:val="VerbatimChar"/>
    <w:rPr>
      <w:rFonts w:ascii="Consolas" w:hAnsi="Consolas"/>
      <w:i/>
      <w:iCs/>
      <w:color w:val="40A070"/>
      <w:sz w:val="22"/>
      <w:szCs w:val="18"/>
    </w:rPr>
  </w:style>
  <w:style w:type="character" w:customStyle="1" w:styleId="BaseNTok">
    <w:name w:val="BaseNTok"/>
    <w:basedOn w:val="VerbatimChar"/>
    <w:rPr>
      <w:rFonts w:ascii="Consolas" w:hAnsi="Consolas"/>
      <w:i/>
      <w:iCs/>
      <w:color w:val="40A070"/>
      <w:sz w:val="22"/>
      <w:szCs w:val="18"/>
    </w:rPr>
  </w:style>
  <w:style w:type="character" w:customStyle="1" w:styleId="FloatTok">
    <w:name w:val="FloatTok"/>
    <w:basedOn w:val="VerbatimChar"/>
    <w:rPr>
      <w:rFonts w:ascii="Consolas" w:hAnsi="Consolas"/>
      <w:i/>
      <w:iCs/>
      <w:color w:val="40A070"/>
      <w:sz w:val="22"/>
      <w:szCs w:val="18"/>
    </w:rPr>
  </w:style>
  <w:style w:type="character" w:customStyle="1" w:styleId="ConstantTok">
    <w:name w:val="ConstantTok"/>
    <w:basedOn w:val="VerbatimChar"/>
    <w:rPr>
      <w:rFonts w:ascii="Consolas" w:hAnsi="Consolas"/>
      <w:i/>
      <w:iCs/>
      <w:color w:val="880000"/>
      <w:sz w:val="22"/>
      <w:szCs w:val="18"/>
    </w:rPr>
  </w:style>
  <w:style w:type="character" w:customStyle="1" w:styleId="CharTok">
    <w:name w:val="CharTok"/>
    <w:basedOn w:val="VerbatimChar"/>
    <w:rPr>
      <w:rFonts w:ascii="Consolas" w:hAnsi="Consolas"/>
      <w:i/>
      <w:iCs/>
      <w:color w:val="4070A0"/>
      <w:sz w:val="22"/>
      <w:szCs w:val="18"/>
    </w:rPr>
  </w:style>
  <w:style w:type="character" w:customStyle="1" w:styleId="SpecialCharTok">
    <w:name w:val="SpecialCharTok"/>
    <w:basedOn w:val="VerbatimChar"/>
    <w:rPr>
      <w:rFonts w:ascii="Consolas" w:hAnsi="Consolas"/>
      <w:i/>
      <w:iCs/>
      <w:color w:val="4070A0"/>
      <w:sz w:val="22"/>
      <w:szCs w:val="18"/>
    </w:rPr>
  </w:style>
  <w:style w:type="character" w:customStyle="1" w:styleId="StringTok">
    <w:name w:val="StringTok"/>
    <w:basedOn w:val="VerbatimChar"/>
    <w:rPr>
      <w:rFonts w:ascii="Consolas" w:hAnsi="Consolas"/>
      <w:i/>
      <w:iCs/>
      <w:color w:val="4070A0"/>
      <w:sz w:val="22"/>
      <w:szCs w:val="18"/>
    </w:rPr>
  </w:style>
  <w:style w:type="character" w:customStyle="1" w:styleId="VerbatimStringTok">
    <w:name w:val="VerbatimStringTok"/>
    <w:basedOn w:val="VerbatimChar"/>
    <w:rPr>
      <w:rFonts w:ascii="Consolas" w:hAnsi="Consolas"/>
      <w:i/>
      <w:iCs/>
      <w:color w:val="4070A0"/>
      <w:sz w:val="22"/>
      <w:szCs w:val="18"/>
    </w:rPr>
  </w:style>
  <w:style w:type="character" w:customStyle="1" w:styleId="SpecialStringTok">
    <w:name w:val="SpecialStringTok"/>
    <w:basedOn w:val="VerbatimChar"/>
    <w:rPr>
      <w:rFonts w:ascii="Consolas" w:hAnsi="Consolas"/>
      <w:i/>
      <w:iCs/>
      <w:color w:val="BB6688"/>
      <w:sz w:val="22"/>
      <w:szCs w:val="18"/>
    </w:rPr>
  </w:style>
  <w:style w:type="character" w:customStyle="1" w:styleId="ImportTok">
    <w:name w:val="ImportTok"/>
    <w:basedOn w:val="VerbatimChar"/>
    <w:rPr>
      <w:rFonts w:ascii="Consolas" w:hAnsi="Consolas"/>
      <w:i/>
      <w:iCs/>
      <w:color w:val="1F497D" w:themeColor="text2"/>
      <w:sz w:val="22"/>
      <w:szCs w:val="18"/>
    </w:rPr>
  </w:style>
  <w:style w:type="character" w:customStyle="1" w:styleId="CommentTok">
    <w:name w:val="CommentTok"/>
    <w:basedOn w:val="VerbatimChar"/>
    <w:rPr>
      <w:rFonts w:ascii="Consolas" w:hAnsi="Consolas"/>
      <w:i w:val="0"/>
      <w:iCs/>
      <w:color w:val="60A0B0"/>
      <w:sz w:val="22"/>
      <w:szCs w:val="18"/>
    </w:rPr>
  </w:style>
  <w:style w:type="character" w:customStyle="1" w:styleId="DocumentationTok">
    <w:name w:val="DocumentationTok"/>
    <w:basedOn w:val="VerbatimChar"/>
    <w:rPr>
      <w:rFonts w:ascii="Consolas" w:hAnsi="Consolas"/>
      <w:i w:val="0"/>
      <w:iCs/>
      <w:color w:val="BA2121"/>
      <w:sz w:val="22"/>
      <w:szCs w:val="18"/>
    </w:rPr>
  </w:style>
  <w:style w:type="character" w:customStyle="1" w:styleId="AnnotationTok">
    <w:name w:val="AnnotationTok"/>
    <w:basedOn w:val="VerbatimChar"/>
    <w:rPr>
      <w:rFonts w:ascii="Consolas" w:hAnsi="Consolas"/>
      <w:b/>
      <w:i w:val="0"/>
      <w:iCs/>
      <w:color w:val="60A0B0"/>
      <w:sz w:val="22"/>
      <w:szCs w:val="18"/>
    </w:rPr>
  </w:style>
  <w:style w:type="character" w:customStyle="1" w:styleId="CommentVarTok">
    <w:name w:val="CommentVarTok"/>
    <w:basedOn w:val="VerbatimChar"/>
    <w:rPr>
      <w:rFonts w:ascii="Consolas" w:hAnsi="Consolas"/>
      <w:b/>
      <w:i w:val="0"/>
      <w:iCs/>
      <w:color w:val="60A0B0"/>
      <w:sz w:val="22"/>
      <w:szCs w:val="18"/>
    </w:rPr>
  </w:style>
  <w:style w:type="character" w:customStyle="1" w:styleId="OtherTok">
    <w:name w:val="OtherTok"/>
    <w:basedOn w:val="VerbatimChar"/>
    <w:rPr>
      <w:rFonts w:ascii="Consolas" w:hAnsi="Consolas"/>
      <w:i/>
      <w:iCs/>
      <w:color w:val="007020"/>
      <w:sz w:val="22"/>
      <w:szCs w:val="18"/>
    </w:rPr>
  </w:style>
  <w:style w:type="character" w:customStyle="1" w:styleId="FunctionTok">
    <w:name w:val="FunctionTok"/>
    <w:basedOn w:val="VerbatimChar"/>
    <w:rPr>
      <w:rFonts w:ascii="Consolas" w:hAnsi="Consolas"/>
      <w:i/>
      <w:iCs/>
      <w:color w:val="06287E"/>
      <w:sz w:val="22"/>
      <w:szCs w:val="18"/>
    </w:rPr>
  </w:style>
  <w:style w:type="character" w:customStyle="1" w:styleId="VariableTok">
    <w:name w:val="VariableTok"/>
    <w:basedOn w:val="VerbatimChar"/>
    <w:rPr>
      <w:rFonts w:ascii="Consolas" w:hAnsi="Consolas"/>
      <w:i/>
      <w:iCs/>
      <w:color w:val="19177C"/>
      <w:sz w:val="22"/>
      <w:szCs w:val="18"/>
    </w:rPr>
  </w:style>
  <w:style w:type="character" w:customStyle="1" w:styleId="ControlFlowTok">
    <w:name w:val="ControlFlowTok"/>
    <w:basedOn w:val="VerbatimChar"/>
    <w:rPr>
      <w:rFonts w:ascii="Consolas" w:hAnsi="Consolas"/>
      <w:b/>
      <w:i/>
      <w:iCs/>
      <w:color w:val="007020"/>
      <w:sz w:val="22"/>
      <w:szCs w:val="18"/>
    </w:rPr>
  </w:style>
  <w:style w:type="character" w:customStyle="1" w:styleId="OperatorTok">
    <w:name w:val="OperatorTok"/>
    <w:basedOn w:val="VerbatimChar"/>
    <w:rPr>
      <w:rFonts w:ascii="Consolas" w:hAnsi="Consolas"/>
      <w:i/>
      <w:iCs/>
      <w:color w:val="666666"/>
      <w:sz w:val="22"/>
      <w:szCs w:val="18"/>
    </w:rPr>
  </w:style>
  <w:style w:type="character" w:customStyle="1" w:styleId="BuiltInTok">
    <w:name w:val="BuiltInTok"/>
    <w:basedOn w:val="VerbatimChar"/>
    <w:rPr>
      <w:rFonts w:ascii="Consolas" w:hAnsi="Consolas"/>
      <w:i/>
      <w:iCs/>
      <w:color w:val="1F497D" w:themeColor="text2"/>
      <w:sz w:val="22"/>
      <w:szCs w:val="18"/>
    </w:rPr>
  </w:style>
  <w:style w:type="character" w:customStyle="1" w:styleId="ExtensionTok">
    <w:name w:val="ExtensionTok"/>
    <w:basedOn w:val="VerbatimChar"/>
    <w:rPr>
      <w:rFonts w:ascii="Consolas" w:hAnsi="Consolas"/>
      <w:i/>
      <w:iCs/>
      <w:color w:val="1F497D" w:themeColor="text2"/>
      <w:sz w:val="22"/>
      <w:szCs w:val="18"/>
    </w:rPr>
  </w:style>
  <w:style w:type="character" w:customStyle="1" w:styleId="PreprocessorTok">
    <w:name w:val="PreprocessorTok"/>
    <w:basedOn w:val="VerbatimChar"/>
    <w:rPr>
      <w:rFonts w:ascii="Consolas" w:hAnsi="Consolas"/>
      <w:i/>
      <w:iCs/>
      <w:color w:val="BC7A00"/>
      <w:sz w:val="22"/>
      <w:szCs w:val="18"/>
    </w:rPr>
  </w:style>
  <w:style w:type="character" w:customStyle="1" w:styleId="AttributeTok">
    <w:name w:val="AttributeTok"/>
    <w:basedOn w:val="VerbatimChar"/>
    <w:rPr>
      <w:rFonts w:ascii="Consolas" w:hAnsi="Consolas"/>
      <w:i/>
      <w:iCs/>
      <w:color w:val="7D9029"/>
      <w:sz w:val="22"/>
      <w:szCs w:val="18"/>
    </w:rPr>
  </w:style>
  <w:style w:type="character" w:customStyle="1" w:styleId="RegionMarkerTok">
    <w:name w:val="RegionMarkerTok"/>
    <w:basedOn w:val="VerbatimChar"/>
    <w:rPr>
      <w:rFonts w:ascii="Consolas" w:hAnsi="Consolas"/>
      <w:i/>
      <w:iCs/>
      <w:color w:val="1F497D" w:themeColor="text2"/>
      <w:sz w:val="22"/>
      <w:szCs w:val="18"/>
    </w:rPr>
  </w:style>
  <w:style w:type="character" w:customStyle="1" w:styleId="InformationTok">
    <w:name w:val="InformationTok"/>
    <w:basedOn w:val="VerbatimChar"/>
    <w:rPr>
      <w:rFonts w:ascii="Consolas" w:hAnsi="Consolas"/>
      <w:b/>
      <w:i w:val="0"/>
      <w:iCs/>
      <w:color w:val="60A0B0"/>
      <w:sz w:val="22"/>
      <w:szCs w:val="18"/>
    </w:rPr>
  </w:style>
  <w:style w:type="character" w:customStyle="1" w:styleId="WarningTok">
    <w:name w:val="WarningTok"/>
    <w:basedOn w:val="VerbatimChar"/>
    <w:rPr>
      <w:rFonts w:ascii="Consolas" w:hAnsi="Consolas"/>
      <w:b/>
      <w:i w:val="0"/>
      <w:iCs/>
      <w:color w:val="60A0B0"/>
      <w:sz w:val="22"/>
      <w:szCs w:val="18"/>
    </w:rPr>
  </w:style>
  <w:style w:type="character" w:customStyle="1" w:styleId="AlertTok">
    <w:name w:val="AlertTok"/>
    <w:basedOn w:val="VerbatimChar"/>
    <w:rPr>
      <w:rFonts w:ascii="Consolas" w:hAnsi="Consolas"/>
      <w:b/>
      <w:i/>
      <w:iCs/>
      <w:color w:val="FF0000"/>
      <w:sz w:val="22"/>
      <w:szCs w:val="18"/>
    </w:rPr>
  </w:style>
  <w:style w:type="character" w:customStyle="1" w:styleId="ErrorTok">
    <w:name w:val="ErrorTok"/>
    <w:basedOn w:val="VerbatimChar"/>
    <w:rPr>
      <w:rFonts w:ascii="Consolas" w:hAnsi="Consolas"/>
      <w:b/>
      <w:i/>
      <w:iCs/>
      <w:color w:val="FF0000"/>
      <w:sz w:val="22"/>
      <w:szCs w:val="18"/>
    </w:rPr>
  </w:style>
  <w:style w:type="character" w:customStyle="1" w:styleId="NormalTok">
    <w:name w:val="NormalTok"/>
    <w:basedOn w:val="VerbatimChar"/>
    <w:rPr>
      <w:rFonts w:ascii="Consolas" w:hAnsi="Consolas"/>
      <w:i/>
      <w:iCs/>
      <w:color w:val="1F497D" w:themeColor="text2"/>
      <w:sz w:val="22"/>
      <w:szCs w:val="18"/>
    </w:rPr>
  </w:style>
  <w:style w:type="paragraph" w:styleId="af1">
    <w:name w:val="header"/>
    <w:basedOn w:val="a"/>
    <w:link w:val="af2"/>
    <w:unhideWhenUsed/>
    <w:rsid w:val="00773FA2"/>
    <w:pPr>
      <w:pBdr>
        <w:bottom w:val="single" w:sz="6" w:space="1" w:color="auto"/>
      </w:pBdr>
      <w:tabs>
        <w:tab w:val="center" w:pos="4153"/>
        <w:tab w:val="right" w:pos="8306"/>
      </w:tabs>
      <w:snapToGrid w:val="0"/>
      <w:jc w:val="center"/>
    </w:pPr>
    <w:rPr>
      <w:sz w:val="18"/>
      <w:szCs w:val="18"/>
    </w:rPr>
  </w:style>
  <w:style w:type="character" w:customStyle="1" w:styleId="af2">
    <w:name w:val="页眉 字符"/>
    <w:basedOn w:val="a0"/>
    <w:link w:val="af1"/>
    <w:rsid w:val="00773FA2"/>
    <w:rPr>
      <w:sz w:val="18"/>
      <w:szCs w:val="18"/>
    </w:rPr>
  </w:style>
  <w:style w:type="paragraph" w:styleId="af3">
    <w:name w:val="footer"/>
    <w:basedOn w:val="a"/>
    <w:link w:val="af4"/>
    <w:unhideWhenUsed/>
    <w:rsid w:val="00773FA2"/>
    <w:pPr>
      <w:tabs>
        <w:tab w:val="center" w:pos="4153"/>
        <w:tab w:val="right" w:pos="8306"/>
      </w:tabs>
      <w:snapToGrid w:val="0"/>
    </w:pPr>
    <w:rPr>
      <w:sz w:val="18"/>
      <w:szCs w:val="18"/>
    </w:rPr>
  </w:style>
  <w:style w:type="character" w:customStyle="1" w:styleId="af4">
    <w:name w:val="页脚 字符"/>
    <w:basedOn w:val="a0"/>
    <w:link w:val="af3"/>
    <w:rsid w:val="00773FA2"/>
    <w:rPr>
      <w:sz w:val="18"/>
      <w:szCs w:val="18"/>
    </w:rPr>
  </w:style>
  <w:style w:type="paragraph" w:customStyle="1" w:styleId="EndNoteBibliographyTitle">
    <w:name w:val="EndNote Bibliography Title"/>
    <w:basedOn w:val="a"/>
    <w:link w:val="EndNoteBibliographyTitle0"/>
    <w:rsid w:val="0083511D"/>
    <w:pPr>
      <w:jc w:val="center"/>
    </w:pPr>
    <w:rPr>
      <w:rFonts w:ascii="Cambria" w:hAnsi="Cambria"/>
      <w:noProof/>
    </w:rPr>
  </w:style>
  <w:style w:type="character" w:customStyle="1" w:styleId="a4">
    <w:name w:val="正文文本 字符"/>
    <w:basedOn w:val="a0"/>
    <w:link w:val="a3"/>
    <w:rsid w:val="0083511D"/>
  </w:style>
  <w:style w:type="character" w:customStyle="1" w:styleId="FirstParagraph0">
    <w:name w:val="First Paragraph 字符"/>
    <w:basedOn w:val="a4"/>
    <w:link w:val="FirstParagraph"/>
    <w:rsid w:val="0083511D"/>
  </w:style>
  <w:style w:type="character" w:customStyle="1" w:styleId="EndNoteBibliographyTitle0">
    <w:name w:val="EndNote Bibliography Title 字符"/>
    <w:basedOn w:val="FirstParagraph0"/>
    <w:link w:val="EndNoteBibliographyTitle"/>
    <w:rsid w:val="0083511D"/>
    <w:rPr>
      <w:rFonts w:ascii="Cambria" w:hAnsi="Cambria"/>
      <w:noProof/>
      <w:sz w:val="24"/>
      <w:szCs w:val="24"/>
    </w:rPr>
  </w:style>
  <w:style w:type="paragraph" w:customStyle="1" w:styleId="EndNoteBibliography">
    <w:name w:val="EndNote Bibliography"/>
    <w:basedOn w:val="a"/>
    <w:link w:val="EndNoteBibliography0"/>
    <w:rsid w:val="0083511D"/>
    <w:rPr>
      <w:rFonts w:ascii="Cambria" w:hAnsi="Cambria"/>
      <w:noProof/>
    </w:rPr>
  </w:style>
  <w:style w:type="character" w:customStyle="1" w:styleId="EndNoteBibliography0">
    <w:name w:val="EndNote Bibliography 字符"/>
    <w:basedOn w:val="FirstParagraph0"/>
    <w:link w:val="EndNoteBibliography"/>
    <w:rsid w:val="0083511D"/>
    <w:rPr>
      <w:rFonts w:ascii="Cambria" w:hAnsi="Cambria"/>
      <w:noProof/>
      <w:sz w:val="24"/>
      <w:szCs w:val="24"/>
    </w:rPr>
  </w:style>
  <w:style w:type="character" w:styleId="af5">
    <w:name w:val="Unresolved Mention"/>
    <w:basedOn w:val="a0"/>
    <w:uiPriority w:val="99"/>
    <w:semiHidden/>
    <w:unhideWhenUsed/>
    <w:rsid w:val="008F160C"/>
    <w:rPr>
      <w:color w:val="808080"/>
      <w:shd w:val="clear" w:color="auto" w:fill="E6E6E6"/>
    </w:rPr>
  </w:style>
  <w:style w:type="character" w:customStyle="1" w:styleId="ph">
    <w:name w:val="ph"/>
    <w:basedOn w:val="a0"/>
    <w:rsid w:val="003C2984"/>
  </w:style>
  <w:style w:type="character" w:styleId="af6">
    <w:name w:val="annotation reference"/>
    <w:basedOn w:val="a0"/>
    <w:semiHidden/>
    <w:unhideWhenUsed/>
    <w:rsid w:val="003767F5"/>
    <w:rPr>
      <w:sz w:val="21"/>
      <w:szCs w:val="21"/>
    </w:rPr>
  </w:style>
  <w:style w:type="paragraph" w:styleId="af7">
    <w:name w:val="annotation text"/>
    <w:basedOn w:val="a"/>
    <w:link w:val="af8"/>
    <w:semiHidden/>
    <w:unhideWhenUsed/>
    <w:rsid w:val="003767F5"/>
  </w:style>
  <w:style w:type="character" w:customStyle="1" w:styleId="af8">
    <w:name w:val="批注文字 字符"/>
    <w:basedOn w:val="a0"/>
    <w:link w:val="af7"/>
    <w:semiHidden/>
    <w:rsid w:val="003767F5"/>
  </w:style>
  <w:style w:type="paragraph" w:styleId="af9">
    <w:name w:val="annotation subject"/>
    <w:basedOn w:val="af7"/>
    <w:next w:val="af7"/>
    <w:link w:val="afa"/>
    <w:semiHidden/>
    <w:unhideWhenUsed/>
    <w:rsid w:val="003767F5"/>
    <w:rPr>
      <w:b/>
      <w:bCs/>
    </w:rPr>
  </w:style>
  <w:style w:type="character" w:customStyle="1" w:styleId="afa">
    <w:name w:val="批注主题 字符"/>
    <w:basedOn w:val="af8"/>
    <w:link w:val="af9"/>
    <w:semiHidden/>
    <w:rsid w:val="003767F5"/>
    <w:rPr>
      <w:b/>
      <w:bCs/>
    </w:rPr>
  </w:style>
  <w:style w:type="paragraph" w:styleId="afb">
    <w:name w:val="Balloon Text"/>
    <w:basedOn w:val="a"/>
    <w:link w:val="afc"/>
    <w:semiHidden/>
    <w:unhideWhenUsed/>
    <w:rsid w:val="003767F5"/>
    <w:rPr>
      <w:sz w:val="18"/>
      <w:szCs w:val="18"/>
    </w:rPr>
  </w:style>
  <w:style w:type="character" w:customStyle="1" w:styleId="afc">
    <w:name w:val="批注框文本 字符"/>
    <w:basedOn w:val="a0"/>
    <w:link w:val="afb"/>
    <w:semiHidden/>
    <w:rsid w:val="003767F5"/>
    <w:rPr>
      <w:sz w:val="18"/>
      <w:szCs w:val="18"/>
    </w:rPr>
  </w:style>
  <w:style w:type="character" w:customStyle="1" w:styleId="green1">
    <w:name w:val="green1"/>
    <w:basedOn w:val="a0"/>
    <w:rsid w:val="00FC794A"/>
    <w:rPr>
      <w:color w:val="2ECC71"/>
    </w:rPr>
  </w:style>
  <w:style w:type="character" w:customStyle="1" w:styleId="10">
    <w:name w:val="标题 1 字符"/>
    <w:basedOn w:val="a0"/>
    <w:link w:val="1"/>
    <w:uiPriority w:val="9"/>
    <w:rsid w:val="00B7018D"/>
    <w:rPr>
      <w:rFonts w:asciiTheme="majorHAnsi" w:eastAsiaTheme="majorEastAsia" w:hAnsiTheme="majorHAnsi" w:cstheme="majorBidi"/>
      <w:b/>
      <w:bCs/>
      <w:kern w:val="32"/>
      <w:sz w:val="32"/>
      <w:szCs w:val="32"/>
    </w:rPr>
  </w:style>
  <w:style w:type="character" w:customStyle="1" w:styleId="20">
    <w:name w:val="标题 2 字符"/>
    <w:basedOn w:val="a0"/>
    <w:link w:val="2"/>
    <w:uiPriority w:val="9"/>
    <w:rsid w:val="00B7018D"/>
    <w:rPr>
      <w:rFonts w:asciiTheme="majorHAnsi" w:eastAsiaTheme="majorEastAsia" w:hAnsiTheme="majorHAnsi" w:cstheme="majorBidi"/>
      <w:b/>
      <w:bCs/>
      <w:i/>
      <w:iCs/>
      <w:sz w:val="28"/>
      <w:szCs w:val="28"/>
    </w:rPr>
  </w:style>
  <w:style w:type="character" w:customStyle="1" w:styleId="30">
    <w:name w:val="标题 3 字符"/>
    <w:basedOn w:val="a0"/>
    <w:link w:val="3"/>
    <w:uiPriority w:val="9"/>
    <w:rsid w:val="00B7018D"/>
    <w:rPr>
      <w:rFonts w:asciiTheme="majorHAnsi" w:eastAsiaTheme="majorEastAsia" w:hAnsiTheme="majorHAnsi" w:cstheme="majorBidi"/>
      <w:b/>
      <w:bCs/>
      <w:sz w:val="26"/>
      <w:szCs w:val="26"/>
    </w:rPr>
  </w:style>
  <w:style w:type="character" w:customStyle="1" w:styleId="40">
    <w:name w:val="标题 4 字符"/>
    <w:basedOn w:val="a0"/>
    <w:link w:val="4"/>
    <w:uiPriority w:val="9"/>
    <w:rsid w:val="00B7018D"/>
    <w:rPr>
      <w:rFonts w:cstheme="majorBidi"/>
      <w:b/>
      <w:bCs/>
      <w:sz w:val="28"/>
      <w:szCs w:val="28"/>
    </w:rPr>
  </w:style>
  <w:style w:type="character" w:customStyle="1" w:styleId="50">
    <w:name w:val="标题 5 字符"/>
    <w:basedOn w:val="a0"/>
    <w:link w:val="5"/>
    <w:uiPriority w:val="9"/>
    <w:rsid w:val="00B7018D"/>
    <w:rPr>
      <w:rFonts w:cstheme="majorBidi"/>
      <w:b/>
      <w:bCs/>
      <w:i/>
      <w:iCs/>
      <w:sz w:val="26"/>
      <w:szCs w:val="26"/>
    </w:rPr>
  </w:style>
  <w:style w:type="character" w:customStyle="1" w:styleId="60">
    <w:name w:val="标题 6 字符"/>
    <w:basedOn w:val="a0"/>
    <w:link w:val="6"/>
    <w:uiPriority w:val="9"/>
    <w:rsid w:val="00B7018D"/>
    <w:rPr>
      <w:rFonts w:cstheme="majorBidi"/>
      <w:b/>
      <w:bCs/>
    </w:rPr>
  </w:style>
  <w:style w:type="character" w:customStyle="1" w:styleId="70">
    <w:name w:val="标题 7 字符"/>
    <w:basedOn w:val="a0"/>
    <w:link w:val="7"/>
    <w:uiPriority w:val="9"/>
    <w:rsid w:val="00B7018D"/>
    <w:rPr>
      <w:rFonts w:cstheme="majorBidi"/>
      <w:sz w:val="24"/>
      <w:szCs w:val="24"/>
    </w:rPr>
  </w:style>
  <w:style w:type="character" w:customStyle="1" w:styleId="80">
    <w:name w:val="标题 8 字符"/>
    <w:basedOn w:val="a0"/>
    <w:link w:val="8"/>
    <w:uiPriority w:val="9"/>
    <w:rsid w:val="00B7018D"/>
    <w:rPr>
      <w:rFonts w:cstheme="majorBidi"/>
      <w:i/>
      <w:iCs/>
      <w:sz w:val="24"/>
      <w:szCs w:val="24"/>
    </w:rPr>
  </w:style>
  <w:style w:type="character" w:customStyle="1" w:styleId="90">
    <w:name w:val="标题 9 字符"/>
    <w:basedOn w:val="a0"/>
    <w:link w:val="9"/>
    <w:uiPriority w:val="9"/>
    <w:rsid w:val="00B7018D"/>
    <w:rPr>
      <w:rFonts w:asciiTheme="majorHAnsi" w:eastAsiaTheme="majorEastAsia" w:hAnsiTheme="majorHAnsi" w:cstheme="majorBidi"/>
    </w:rPr>
  </w:style>
  <w:style w:type="character" w:customStyle="1" w:styleId="a6">
    <w:name w:val="标题 字符"/>
    <w:basedOn w:val="a0"/>
    <w:link w:val="a5"/>
    <w:uiPriority w:val="10"/>
    <w:rsid w:val="00B7018D"/>
    <w:rPr>
      <w:rFonts w:asciiTheme="majorHAnsi" w:eastAsiaTheme="majorEastAsia" w:hAnsiTheme="majorHAnsi" w:cstheme="majorBidi"/>
      <w:b/>
      <w:bCs/>
      <w:kern w:val="28"/>
      <w:sz w:val="32"/>
      <w:szCs w:val="32"/>
    </w:rPr>
  </w:style>
  <w:style w:type="character" w:customStyle="1" w:styleId="a8">
    <w:name w:val="副标题 字符"/>
    <w:basedOn w:val="a0"/>
    <w:link w:val="a7"/>
    <w:uiPriority w:val="11"/>
    <w:rsid w:val="00B7018D"/>
    <w:rPr>
      <w:rFonts w:asciiTheme="majorHAnsi" w:eastAsiaTheme="majorEastAsia" w:hAnsiTheme="majorHAnsi"/>
      <w:sz w:val="24"/>
      <w:szCs w:val="24"/>
    </w:rPr>
  </w:style>
  <w:style w:type="character" w:styleId="afd">
    <w:name w:val="Strong"/>
    <w:basedOn w:val="a0"/>
    <w:uiPriority w:val="22"/>
    <w:qFormat/>
    <w:rsid w:val="00B7018D"/>
    <w:rPr>
      <w:b/>
      <w:bCs/>
    </w:rPr>
  </w:style>
  <w:style w:type="character" w:styleId="afe">
    <w:name w:val="Emphasis"/>
    <w:basedOn w:val="a0"/>
    <w:uiPriority w:val="20"/>
    <w:qFormat/>
    <w:rsid w:val="00B7018D"/>
    <w:rPr>
      <w:rFonts w:asciiTheme="minorHAnsi" w:hAnsiTheme="minorHAnsi"/>
      <w:b/>
      <w:i/>
      <w:iCs/>
    </w:rPr>
  </w:style>
  <w:style w:type="paragraph" w:styleId="aff">
    <w:name w:val="No Spacing"/>
    <w:basedOn w:val="a"/>
    <w:uiPriority w:val="1"/>
    <w:qFormat/>
    <w:rsid w:val="00B7018D"/>
    <w:rPr>
      <w:szCs w:val="32"/>
    </w:rPr>
  </w:style>
  <w:style w:type="paragraph" w:styleId="aff0">
    <w:name w:val="Quote"/>
    <w:basedOn w:val="a"/>
    <w:next w:val="a"/>
    <w:link w:val="aff1"/>
    <w:uiPriority w:val="29"/>
    <w:qFormat/>
    <w:rsid w:val="00B7018D"/>
    <w:rPr>
      <w:i/>
    </w:rPr>
  </w:style>
  <w:style w:type="character" w:customStyle="1" w:styleId="aff1">
    <w:name w:val="引用 字符"/>
    <w:basedOn w:val="a0"/>
    <w:link w:val="aff0"/>
    <w:uiPriority w:val="29"/>
    <w:rsid w:val="00B7018D"/>
    <w:rPr>
      <w:i/>
      <w:sz w:val="24"/>
      <w:szCs w:val="24"/>
    </w:rPr>
  </w:style>
  <w:style w:type="paragraph" w:styleId="aff2">
    <w:name w:val="Intense Quote"/>
    <w:basedOn w:val="a"/>
    <w:next w:val="a"/>
    <w:link w:val="aff3"/>
    <w:uiPriority w:val="30"/>
    <w:qFormat/>
    <w:rsid w:val="00B7018D"/>
    <w:pPr>
      <w:ind w:left="720" w:right="720"/>
    </w:pPr>
    <w:rPr>
      <w:b/>
      <w:i/>
      <w:szCs w:val="22"/>
    </w:rPr>
  </w:style>
  <w:style w:type="character" w:customStyle="1" w:styleId="aff3">
    <w:name w:val="明显引用 字符"/>
    <w:basedOn w:val="a0"/>
    <w:link w:val="aff2"/>
    <w:uiPriority w:val="30"/>
    <w:rsid w:val="00B7018D"/>
    <w:rPr>
      <w:b/>
      <w:i/>
      <w:sz w:val="24"/>
    </w:rPr>
  </w:style>
  <w:style w:type="character" w:styleId="aff4">
    <w:name w:val="Subtle Emphasis"/>
    <w:uiPriority w:val="19"/>
    <w:qFormat/>
    <w:rsid w:val="00B7018D"/>
    <w:rPr>
      <w:i/>
      <w:color w:val="5A5A5A" w:themeColor="text1" w:themeTint="A5"/>
    </w:rPr>
  </w:style>
  <w:style w:type="character" w:styleId="aff5">
    <w:name w:val="Intense Emphasis"/>
    <w:basedOn w:val="a0"/>
    <w:uiPriority w:val="21"/>
    <w:qFormat/>
    <w:rsid w:val="00B7018D"/>
    <w:rPr>
      <w:b/>
      <w:i/>
      <w:sz w:val="24"/>
      <w:szCs w:val="24"/>
      <w:u w:val="single"/>
    </w:rPr>
  </w:style>
  <w:style w:type="character" w:styleId="aff6">
    <w:name w:val="Subtle Reference"/>
    <w:basedOn w:val="a0"/>
    <w:uiPriority w:val="31"/>
    <w:qFormat/>
    <w:rsid w:val="00B7018D"/>
    <w:rPr>
      <w:sz w:val="24"/>
      <w:szCs w:val="24"/>
      <w:u w:val="single"/>
    </w:rPr>
  </w:style>
  <w:style w:type="character" w:styleId="aff7">
    <w:name w:val="Intense Reference"/>
    <w:basedOn w:val="a0"/>
    <w:uiPriority w:val="32"/>
    <w:qFormat/>
    <w:rsid w:val="00B7018D"/>
    <w:rPr>
      <w:b/>
      <w:sz w:val="24"/>
      <w:u w:val="single"/>
    </w:rPr>
  </w:style>
  <w:style w:type="character" w:styleId="aff8">
    <w:name w:val="Book Title"/>
    <w:basedOn w:val="a0"/>
    <w:uiPriority w:val="33"/>
    <w:qFormat/>
    <w:rsid w:val="00B7018D"/>
    <w:rPr>
      <w:rFonts w:asciiTheme="majorHAnsi" w:eastAsiaTheme="majorEastAsia" w:hAnsiTheme="majorHAnsi"/>
      <w:b/>
      <w:i/>
      <w:sz w:val="24"/>
      <w:szCs w:val="24"/>
    </w:rPr>
  </w:style>
  <w:style w:type="paragraph" w:styleId="aff9">
    <w:name w:val="List Paragraph"/>
    <w:basedOn w:val="a"/>
    <w:uiPriority w:val="34"/>
    <w:qFormat/>
    <w:rsid w:val="00B7018D"/>
    <w:pPr>
      <w:ind w:left="720"/>
      <w:contextualSpacing/>
    </w:pPr>
  </w:style>
  <w:style w:type="paragraph" w:customStyle="1" w:styleId="EndNoteCategoryHeading">
    <w:name w:val="EndNote Category Heading"/>
    <w:basedOn w:val="a"/>
    <w:link w:val="EndNoteCategoryHeading0"/>
    <w:rsid w:val="005361C5"/>
    <w:pPr>
      <w:spacing w:before="120" w:after="120"/>
    </w:pPr>
    <w:rPr>
      <w:b/>
    </w:rPr>
  </w:style>
  <w:style w:type="character" w:customStyle="1" w:styleId="EndNoteCategoryHeading0">
    <w:name w:val="EndNote Category Heading 字符"/>
    <w:basedOn w:val="a0"/>
    <w:link w:val="EndNoteCategoryHeading"/>
    <w:rsid w:val="005361C5"/>
    <w:rPr>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hyperlink" Target="http://journals.aace.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956ACD-F5D1-0740-BF92-9F826EC89D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58</TotalTime>
  <Pages>10</Pages>
  <Words>5857</Words>
  <Characters>33388</Characters>
  <Application>Microsoft Office Word</Application>
  <DocSecurity>0</DocSecurity>
  <Lines>278</Lines>
  <Paragraphs>78</Paragraphs>
  <ScaleCrop>false</ScaleCrop>
  <Company/>
  <LinksUpToDate>false</LinksUpToDate>
  <CharactersWithSpaces>39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Microsoft Office User</cp:lastModifiedBy>
  <cp:revision>203</cp:revision>
  <dcterms:created xsi:type="dcterms:W3CDTF">2017-12-13T14:21:00Z</dcterms:created>
  <dcterms:modified xsi:type="dcterms:W3CDTF">2018-11-15T12:41:00Z</dcterms:modified>
</cp:coreProperties>
</file>